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525F6A">
      <w:pPr>
        <w:pStyle w:val="NoSpacing"/>
        <w:jc w:val="both"/>
      </w:pPr>
      <w:r>
        <w:t xml:space="preserve">Benefits, </w:t>
      </w:r>
      <w:r w:rsidR="00CF2BF2">
        <w:t>tradeoffs</w:t>
      </w:r>
      <w:r>
        <w:t>, and timing of global</w:t>
      </w:r>
      <w:r w:rsidR="00654DAB">
        <w:t xml:space="preserve"> </w:t>
      </w:r>
      <w:r w:rsidR="00CF2BF2">
        <w:t>fishery recovery</w:t>
      </w:r>
    </w:p>
    <w:p w14:paraId="77788D08" w14:textId="77777777" w:rsidR="00CF2BF2" w:rsidRDefault="00CF2BF2" w:rsidP="00525F6A">
      <w:pPr>
        <w:pStyle w:val="NoSpacing"/>
        <w:jc w:val="both"/>
      </w:pPr>
    </w:p>
    <w:p w14:paraId="66C76E0E" w14:textId="77777777" w:rsidR="00C91861" w:rsidRDefault="00C91861" w:rsidP="00525F6A">
      <w:pPr>
        <w:pStyle w:val="NoSpacing"/>
        <w:jc w:val="both"/>
      </w:pPr>
      <w:r>
        <w:t xml:space="preserve">Christopher Costello, Dan Ovando, Tyler </w:t>
      </w:r>
      <w:proofErr w:type="spellStart"/>
      <w:r>
        <w:t>Clavelle</w:t>
      </w:r>
      <w:proofErr w:type="spellEnd"/>
      <w:r>
        <w:t xml:space="preserve">, </w:t>
      </w:r>
      <w:r w:rsidR="00CF2BF2">
        <w:t xml:space="preserve">Ray </w:t>
      </w:r>
      <w:proofErr w:type="spellStart"/>
      <w:r w:rsidR="00CF2BF2">
        <w:t>Hilborn</w:t>
      </w:r>
      <w:proofErr w:type="spellEnd"/>
      <w:r w:rsidR="00CF2BF2">
        <w:t xml:space="preserve">, Trevor Branch, Mike </w:t>
      </w:r>
      <w:proofErr w:type="spellStart"/>
      <w:r w:rsidR="00CF2BF2">
        <w:t>Melnychuk</w:t>
      </w:r>
      <w:proofErr w:type="spellEnd"/>
      <w:r w:rsidR="00CF2BF2">
        <w:t xml:space="preserve">, Steve Gaines, Cody </w:t>
      </w:r>
      <w:proofErr w:type="spellStart"/>
      <w:r w:rsidR="00CF2BF2">
        <w:t>Szuwalski</w:t>
      </w:r>
      <w:proofErr w:type="spellEnd"/>
    </w:p>
    <w:p w14:paraId="0BD5FC8F" w14:textId="77777777" w:rsidR="0060282C" w:rsidRDefault="0060282C" w:rsidP="00525F6A">
      <w:pPr>
        <w:pStyle w:val="NoSpacing"/>
        <w:jc w:val="both"/>
      </w:pPr>
    </w:p>
    <w:p w14:paraId="2B46BBE3" w14:textId="77777777" w:rsidR="0060282C" w:rsidRDefault="0060282C" w:rsidP="00525F6A">
      <w:pPr>
        <w:pStyle w:val="NoSpacing"/>
        <w:jc w:val="both"/>
      </w:pPr>
      <w:r>
        <w:t>[Target Journal: Science (Report), &lt;2,500 words including references.]</w:t>
      </w:r>
    </w:p>
    <w:p w14:paraId="53A2C74F" w14:textId="77777777" w:rsidR="00065579" w:rsidRDefault="00065579" w:rsidP="00525F6A">
      <w:pPr>
        <w:pStyle w:val="NoSpacing"/>
        <w:jc w:val="both"/>
      </w:pPr>
    </w:p>
    <w:p w14:paraId="26C5055B" w14:textId="2848E743" w:rsidR="00065579" w:rsidRDefault="00065579" w:rsidP="00525F6A">
      <w:pPr>
        <w:pStyle w:val="NoSpacing"/>
        <w:jc w:val="both"/>
      </w:pPr>
      <w:r>
        <w:t xml:space="preserve">Abstract: We compile micro-level data from </w:t>
      </w:r>
      <w:commentRangeStart w:id="0"/>
      <w:r>
        <w:t>&gt;</w:t>
      </w:r>
      <w:r w:rsidR="00917DF7">
        <w:t>5</w:t>
      </w:r>
      <w:r>
        <w:t>,</w:t>
      </w:r>
      <w:r w:rsidR="008B6D47">
        <w:t>2</w:t>
      </w:r>
      <w:r>
        <w:t xml:space="preserve">00 </w:t>
      </w:r>
      <w:commentRangeEnd w:id="0"/>
      <w:r w:rsidR="00EE48DB">
        <w:rPr>
          <w:rStyle w:val="CommentReference"/>
        </w:rPr>
        <w:commentReference w:id="0"/>
      </w:r>
      <w:r>
        <w:t xml:space="preserve">fisheries worldwide, representing </w:t>
      </w:r>
      <w:r w:rsidR="008B6D47">
        <w:t>6</w:t>
      </w:r>
      <w:r w:rsidR="00662ED4">
        <w:t>9</w:t>
      </w:r>
      <w:r>
        <w:t xml:space="preserve">% of global </w:t>
      </w:r>
      <w:r w:rsidR="00D57C92">
        <w:t>catch</w:t>
      </w:r>
      <w:r>
        <w:t xml:space="preserve">, to estimate the country-by-country benefits of </w:t>
      </w:r>
      <w:r w:rsidR="00D57C92">
        <w:t xml:space="preserve">alternative approaches to </w:t>
      </w:r>
      <w:r w:rsidR="00012E07">
        <w:t>recovering depleted fisheries</w:t>
      </w:r>
      <w:r>
        <w:t xml:space="preserve">.  Unlike previous studies, which lump global fisheries into a single stock, we separately estimate recovery benefits by fishery, and disentangle benefits accruing to (1) livelihoods of fishermen, (2) provision of food and protein, and (3) conservation of fish in the ocean.  Among other novel methodological contributions, </w:t>
      </w:r>
      <w:r w:rsidR="00260FAF">
        <w:t xml:space="preserve">we </w:t>
      </w:r>
      <w:r w:rsidR="00012E07">
        <w:t>estimate unique recovery targets and trajectories for each fishery</w:t>
      </w:r>
      <w:r>
        <w:t xml:space="preserve">, calculate the year-by-year effects of alternative recovery approaches, and we allow different reform institutions to have differential effects on fish prices and costs.  Our results suggest substantial, but </w:t>
      </w:r>
      <w:commentRangeStart w:id="1"/>
      <w:r>
        <w:t>highly spatially heterogeneou</w:t>
      </w:r>
      <w:r w:rsidR="001577DB">
        <w:t xml:space="preserve">s </w:t>
      </w:r>
      <w:r>
        <w:t xml:space="preserve">effects </w:t>
      </w:r>
      <w:commentRangeEnd w:id="1"/>
      <w:r w:rsidR="00525F6A">
        <w:rPr>
          <w:rStyle w:val="CommentReference"/>
        </w:rPr>
        <w:commentReference w:id="1"/>
      </w:r>
      <w:r>
        <w:t xml:space="preserve">of </w:t>
      </w:r>
      <w:r w:rsidR="001577DB">
        <w:t xml:space="preserve">recovering global fisheries.  </w:t>
      </w:r>
      <w:r w:rsidR="00D57C92">
        <w:t>Across countries</w:t>
      </w:r>
      <w:r w:rsidR="001577DB">
        <w:t xml:space="preserve">, we estimate a </w:t>
      </w:r>
      <w:r w:rsidR="00A93E65">
        <w:t xml:space="preserve">median </w:t>
      </w:r>
      <w:r w:rsidR="001577DB">
        <w:t xml:space="preserve">increase in fisheries profit of </w:t>
      </w:r>
      <w:r w:rsidR="00A93E65">
        <w:t>42</w:t>
      </w:r>
      <w:r w:rsidR="001577DB">
        <w:t>%</w:t>
      </w:r>
      <w:r w:rsidR="00172ECC">
        <w:t>,</w:t>
      </w:r>
      <w:r w:rsidR="001577DB">
        <w:t xml:space="preserve"> a me</w:t>
      </w:r>
      <w:r w:rsidR="00172ECC">
        <w:t>dian</w:t>
      </w:r>
      <w:r w:rsidR="001577DB">
        <w:t xml:space="preserve"> increase in food provision of </w:t>
      </w:r>
      <w:r w:rsidR="00172ECC">
        <w:t>19</w:t>
      </w:r>
      <w:r w:rsidR="001577DB">
        <w:t>%</w:t>
      </w:r>
      <w:r w:rsidR="00172ECC">
        <w:t xml:space="preserve">, </w:t>
      </w:r>
      <w:r w:rsidR="001577DB">
        <w:t>and a me</w:t>
      </w:r>
      <w:r w:rsidR="00172ECC">
        <w:t>dian</w:t>
      </w:r>
      <w:r>
        <w:t xml:space="preserve"> </w:t>
      </w:r>
      <w:r w:rsidR="001577DB">
        <w:t xml:space="preserve">increase in biomass of fish in the sea of </w:t>
      </w:r>
      <w:r w:rsidR="00172ECC">
        <w:t>16.5</w:t>
      </w:r>
      <w:r w:rsidR="001577DB">
        <w:t>%</w:t>
      </w:r>
      <w:r w:rsidR="00172ECC">
        <w:t xml:space="preserve">. </w:t>
      </w:r>
      <w:r w:rsidR="001577DB">
        <w:t>We also find that institutional reforms that increase the efficiency of fisheries are likely to have more significant effects on profits than will the single-minded focus on recovery to biomass targets.</w:t>
      </w:r>
    </w:p>
    <w:p w14:paraId="6F6B3DDC" w14:textId="77777777" w:rsidR="00D57C92" w:rsidRDefault="00D57C92" w:rsidP="00525F6A">
      <w:pPr>
        <w:pStyle w:val="NoSpacing"/>
        <w:jc w:val="both"/>
      </w:pPr>
    </w:p>
    <w:p w14:paraId="4E9266D5" w14:textId="278FEDBD" w:rsidR="004C33F5" w:rsidRDefault="00A15FFF" w:rsidP="00525F6A">
      <w:pPr>
        <w:pStyle w:val="NoSpacing"/>
        <w:jc w:val="both"/>
      </w:pPr>
      <w:commentRangeStart w:id="2"/>
      <w:r>
        <w:t>Abstract option</w:t>
      </w:r>
      <w:commentRangeEnd w:id="2"/>
      <w:r w:rsidR="00D565FF">
        <w:rPr>
          <w:rStyle w:val="CommentReference"/>
        </w:rPr>
        <w:commentReference w:id="2"/>
      </w:r>
      <w:r>
        <w:t xml:space="preserve">: Global demand for protein derived from the sea is increasing, but many of the fisheries that support this demand are poorly managed and depleted to sub-optimal levels. </w:t>
      </w:r>
      <w:r w:rsidR="004C33F5" w:rsidRPr="004C33F5">
        <w:t>We project the benefits of recovery to food production, conservation of fish in the ocean</w:t>
      </w:r>
      <w:r w:rsidR="00C31488">
        <w:t>,</w:t>
      </w:r>
      <w:r w:rsidR="004C33F5" w:rsidRPr="004C33F5">
        <w:t xml:space="preserve"> and live</w:t>
      </w:r>
      <w:r>
        <w:t xml:space="preserve">lihoods of </w:t>
      </w:r>
      <w:r w:rsidR="004C33F5" w:rsidRPr="004C33F5">
        <w:t>fishermen for over 5200</w:t>
      </w:r>
      <w:r>
        <w:t xml:space="preserve"> individual</w:t>
      </w:r>
      <w:r w:rsidR="004C33F5" w:rsidRPr="004C33F5">
        <w:t xml:space="preserve"> fisheries worldwide (representing 69% of global catch) under a variety of harvest strategies.  We estimate unique recovery targets and trajectories for each fishery, calculate the year-by-year effects of alternative recovery approaches</w:t>
      </w:r>
      <w:r>
        <w:t>,</w:t>
      </w:r>
      <w:r w:rsidR="004C33F5" w:rsidRPr="004C33F5">
        <w:t xml:space="preserve"> and allow different reforms to affect fish prices and costs differently. Our results suggest substantial, but highly spatially heterogeneous effects of recovering global fisheries.  </w:t>
      </w:r>
      <w:commentRangeStart w:id="3"/>
      <w:r w:rsidR="004C33F5" w:rsidRPr="004C33F5">
        <w:t xml:space="preserve">Across countries, we estimate a median increase in fisheries profit of 42%, a median increase in food provision of 19%, and a median increase in biomass of fish in the sea of 16.5%. </w:t>
      </w:r>
      <w:commentRangeEnd w:id="3"/>
      <w:r w:rsidR="00851700">
        <w:rPr>
          <w:rStyle w:val="CommentReference"/>
        </w:rPr>
        <w:commentReference w:id="3"/>
      </w:r>
      <w:commentRangeStart w:id="4"/>
      <w:r w:rsidR="004C33F5" w:rsidRPr="004C33F5">
        <w:t>We also find that institutional reforms that increase the efficiency of fisheries are likely to have more significant effects on profits than will the single-minded focus on recovery to biomass targets.</w:t>
      </w:r>
      <w:commentRangeEnd w:id="4"/>
      <w:r>
        <w:rPr>
          <w:rStyle w:val="CommentReference"/>
        </w:rPr>
        <w:commentReference w:id="4"/>
      </w:r>
    </w:p>
    <w:p w14:paraId="29E3ED36" w14:textId="77777777" w:rsidR="004C33F5" w:rsidRDefault="004C33F5" w:rsidP="00525F6A">
      <w:pPr>
        <w:pStyle w:val="NoSpacing"/>
        <w:jc w:val="both"/>
      </w:pPr>
    </w:p>
    <w:p w14:paraId="00311DE8" w14:textId="4128178E" w:rsidR="00D87657" w:rsidRDefault="00D57C92" w:rsidP="00525F6A">
      <w:pPr>
        <w:pStyle w:val="NoSpacing"/>
        <w:jc w:val="both"/>
      </w:pPr>
      <w:r>
        <w:t xml:space="preserve">Less than a decade has passed since the infamous prediction that all global fisheries could collapse by 2048 (Worm et al., 2006).  </w:t>
      </w:r>
      <w:r w:rsidR="00C91861">
        <w:t xml:space="preserve"> While s</w:t>
      </w:r>
      <w:r>
        <w:t xml:space="preserve">ubsequent contributions </w:t>
      </w:r>
      <w:r w:rsidR="003C1DAB">
        <w:t xml:space="preserve">to the literature </w:t>
      </w:r>
      <w:r>
        <w:t xml:space="preserve">provide a more nuanced picture of </w:t>
      </w:r>
      <w:r w:rsidR="003C1DAB">
        <w:t xml:space="preserve">the </w:t>
      </w:r>
      <w:r w:rsidR="00C91861">
        <w:t xml:space="preserve">biological status of global fisheries, the implication of </w:t>
      </w:r>
      <w:r w:rsidR="003C1DAB">
        <w:t>Worm et al. (2006)</w:t>
      </w:r>
      <w:r w:rsidR="00C91861">
        <w:t xml:space="preserve"> remains: </w:t>
      </w:r>
      <w:r w:rsidR="003C1DAB">
        <w:t xml:space="preserve">The oceans will provide far less food, livelihoods, and biodiversity than their potential unless deliberate actions </w:t>
      </w:r>
      <w:r w:rsidR="00A15FFF">
        <w:t>are</w:t>
      </w:r>
      <w:r w:rsidR="003C1DAB">
        <w:t xml:space="preserve"> taken. </w:t>
      </w:r>
    </w:p>
    <w:p w14:paraId="7754FFDB" w14:textId="77777777" w:rsidR="00D87657" w:rsidRDefault="00D87657" w:rsidP="00525F6A">
      <w:pPr>
        <w:pStyle w:val="NoSpacing"/>
        <w:jc w:val="both"/>
      </w:pPr>
    </w:p>
    <w:p w14:paraId="5B8D3311" w14:textId="3A1C74A2" w:rsidR="003C1DAB" w:rsidRDefault="00D87657" w:rsidP="00525F6A">
      <w:pPr>
        <w:pStyle w:val="NoSpacing"/>
        <w:jc w:val="both"/>
      </w:pPr>
      <w:r>
        <w:t xml:space="preserve">While </w:t>
      </w:r>
      <w:r w:rsidR="003C1DAB">
        <w:t xml:space="preserve">this grim </w:t>
      </w:r>
      <w:r>
        <w:t>generalization has been supported by recent estimates</w:t>
      </w:r>
      <w:r w:rsidR="00A15FFF">
        <w:t xml:space="preserve"> of the</w:t>
      </w:r>
      <w:r w:rsidR="009C34FF">
        <w:t xml:space="preserve"> losses incurred by </w:t>
      </w:r>
      <w:proofErr w:type="spellStart"/>
      <w:r w:rsidR="009C34FF">
        <w:t>mis</w:t>
      </w:r>
      <w:proofErr w:type="spellEnd"/>
      <w:r w:rsidR="009C34FF">
        <w:t>-management of fisheries</w:t>
      </w:r>
      <w:r>
        <w:t xml:space="preserve"> (Sunken Billions and </w:t>
      </w:r>
      <w:proofErr w:type="spellStart"/>
      <w:r>
        <w:t>Sumaila</w:t>
      </w:r>
      <w:proofErr w:type="spellEnd"/>
      <w:r>
        <w:t xml:space="preserve"> et al.), there is also strong evidence that</w:t>
      </w:r>
      <w:r w:rsidR="00212B61">
        <w:t xml:space="preserve"> management of</w:t>
      </w:r>
      <w:r>
        <w:t xml:space="preserve"> </w:t>
      </w:r>
      <w:r w:rsidR="00AD4AE1">
        <w:t>some</w:t>
      </w:r>
      <w:r>
        <w:t xml:space="preserve"> </w:t>
      </w:r>
      <w:commentRangeStart w:id="5"/>
      <w:r>
        <w:t>fisheries</w:t>
      </w:r>
      <w:commentRangeEnd w:id="5"/>
      <w:r w:rsidR="009C34FF">
        <w:rPr>
          <w:rStyle w:val="CommentReference"/>
        </w:rPr>
        <w:commentReference w:id="5"/>
      </w:r>
      <w:r>
        <w:t xml:space="preserve">, indeed some entire countries, have already undertaken </w:t>
      </w:r>
      <w:r w:rsidR="009B7E52">
        <w:t>effective reforms</w:t>
      </w:r>
      <w:r w:rsidR="003C1DAB">
        <w:t xml:space="preserve"> to place their fisheries on a better track</w:t>
      </w:r>
      <w:r>
        <w:t>.  Thes</w:t>
      </w:r>
      <w:r w:rsidR="00AD4AE1">
        <w:t xml:space="preserve">e reforms span a range of approaches, from </w:t>
      </w:r>
      <w:r w:rsidR="00D4124D">
        <w:t>scientifically informed</w:t>
      </w:r>
      <w:r w:rsidR="00AD4AE1">
        <w:t xml:space="preserve"> harvest control rules to institutional reform</w:t>
      </w:r>
      <w:r w:rsidR="00D4124D">
        <w:t>s</w:t>
      </w:r>
      <w:r w:rsidR="00AD4AE1">
        <w:t xml:space="preserve"> that completely restructure the incentives in a </w:t>
      </w:r>
      <w:commentRangeStart w:id="6"/>
      <w:r w:rsidR="00AD4AE1">
        <w:t>fishery</w:t>
      </w:r>
      <w:commentRangeEnd w:id="6"/>
      <w:r w:rsidR="00D4124D">
        <w:rPr>
          <w:rStyle w:val="CommentReference"/>
        </w:rPr>
        <w:commentReference w:id="6"/>
      </w:r>
      <w:r w:rsidR="00AD4AE1">
        <w:t>.</w:t>
      </w:r>
      <w:r w:rsidR="003C1DAB">
        <w:t xml:space="preserve"> In many cases these changes have successfully reduced fishing efforts to more sustainable levels, and resulted in the recovery of overfished </w:t>
      </w:r>
      <w:commentRangeStart w:id="7"/>
      <w:r w:rsidR="003C1DAB">
        <w:t>stocks</w:t>
      </w:r>
      <w:commentRangeEnd w:id="7"/>
      <w:r w:rsidR="003C1DAB">
        <w:rPr>
          <w:rStyle w:val="CommentReference"/>
        </w:rPr>
        <w:commentReference w:id="7"/>
      </w:r>
      <w:r w:rsidR="003C1DAB">
        <w:t xml:space="preserve"> </w:t>
      </w:r>
      <w:r w:rsidR="003C1DAB">
        <w:fldChar w:fldCharType="begin"/>
      </w:r>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r w:rsidR="003C1DAB">
        <w:fldChar w:fldCharType="separate"/>
      </w:r>
      <w:r w:rsidR="003C1DAB" w:rsidRPr="0036337B">
        <w:rPr>
          <w:rFonts w:ascii="Calibri"/>
          <w:szCs w:val="24"/>
        </w:rPr>
        <w:t>(</w:t>
      </w:r>
      <w:r w:rsidR="003C1DAB" w:rsidRPr="0036337B">
        <w:rPr>
          <w:rFonts w:ascii="Calibri"/>
          <w:i/>
          <w:iCs/>
          <w:szCs w:val="24"/>
        </w:rPr>
        <w:t>1</w:t>
      </w:r>
      <w:r w:rsidR="003C1DAB" w:rsidRPr="0036337B">
        <w:rPr>
          <w:rFonts w:ascii="Calibri"/>
          <w:szCs w:val="24"/>
        </w:rPr>
        <w:t xml:space="preserve">, </w:t>
      </w:r>
      <w:r w:rsidR="003C1DAB" w:rsidRPr="0036337B">
        <w:rPr>
          <w:rFonts w:ascii="Calibri"/>
          <w:i/>
          <w:iCs/>
          <w:szCs w:val="24"/>
        </w:rPr>
        <w:t>2</w:t>
      </w:r>
      <w:r w:rsidR="003C1DAB" w:rsidRPr="0036337B">
        <w:rPr>
          <w:rFonts w:ascii="Calibri"/>
          <w:szCs w:val="24"/>
        </w:rPr>
        <w:t>)</w:t>
      </w:r>
      <w:r w:rsidR="003C1DAB">
        <w:fldChar w:fldCharType="end"/>
      </w:r>
      <w:r w:rsidR="003C1DAB">
        <w:t xml:space="preserve"> (</w:t>
      </w:r>
      <w:proofErr w:type="spellStart"/>
      <w:r w:rsidR="003C1DAB">
        <w:t>Hilborn</w:t>
      </w:r>
      <w:proofErr w:type="spellEnd"/>
      <w:r w:rsidR="003C1DAB">
        <w:t xml:space="preserve"> &amp; Ovando 2014, Costello et al. 2008).  </w:t>
      </w:r>
      <w:r w:rsidR="00AD4AE1">
        <w:t xml:space="preserve">  </w:t>
      </w:r>
      <w:r w:rsidR="003C1DAB">
        <w:t>These cases of successful management contain</w:t>
      </w:r>
      <w:r w:rsidR="00AD4AE1">
        <w:t xml:space="preserve"> lessons that can be applied more </w:t>
      </w:r>
      <w:r w:rsidR="00AD4AE1">
        <w:lastRenderedPageBreak/>
        <w:t xml:space="preserve">broadly and </w:t>
      </w:r>
      <w:commentRangeStart w:id="8"/>
      <w:r w:rsidR="00AD4AE1">
        <w:t>also suggest that the potential gains from additional reforms may be highly heterogeneous</w:t>
      </w:r>
      <w:commentRangeEnd w:id="8"/>
      <w:r w:rsidR="003C1DAB">
        <w:rPr>
          <w:rStyle w:val="CommentReference"/>
        </w:rPr>
        <w:commentReference w:id="8"/>
      </w:r>
      <w:r w:rsidR="009B7E52">
        <w:t>, yet t</w:t>
      </w:r>
      <w:r w:rsidR="00AD4AE1">
        <w:t>hese insights have not penetrated the literature on global fishery recovery.</w:t>
      </w:r>
      <w:r>
        <w:t xml:space="preserve"> </w:t>
      </w:r>
    </w:p>
    <w:p w14:paraId="6941821C" w14:textId="77777777" w:rsidR="003C1DAB" w:rsidRDefault="003C1DAB" w:rsidP="00525F6A">
      <w:pPr>
        <w:pStyle w:val="NoSpacing"/>
        <w:jc w:val="both"/>
      </w:pPr>
    </w:p>
    <w:p w14:paraId="12E865B4" w14:textId="6F6B6340" w:rsidR="009B7E52" w:rsidRDefault="00A74CD5" w:rsidP="00525F6A">
      <w:pPr>
        <w:pStyle w:val="NoSpacing"/>
        <w:jc w:val="both"/>
      </w:pPr>
      <w:r>
        <w:t>We ask</w:t>
      </w:r>
      <w:proofErr w:type="gramStart"/>
      <w:r>
        <w:t>,</w:t>
      </w:r>
      <w:proofErr w:type="gramEnd"/>
      <w:r>
        <w:t xml:space="preserve"> what might the future of global fisheries be </w:t>
      </w:r>
      <w:r w:rsidR="003C1DAB">
        <w:t xml:space="preserve">if we were to undertake </w:t>
      </w:r>
      <w:r>
        <w:t xml:space="preserve">the </w:t>
      </w:r>
      <w:r w:rsidR="003C1DAB">
        <w:t>reforms that previous studies ha</w:t>
      </w:r>
      <w:r>
        <w:t>ve stressed are urgently needed?</w:t>
      </w:r>
      <w:r w:rsidR="003C1DAB">
        <w:t xml:space="preserve"> </w:t>
      </w:r>
      <w:r w:rsidR="00D87657">
        <w:t xml:space="preserve">We </w:t>
      </w:r>
      <w:r w:rsidR="009B7E52">
        <w:t>couple</w:t>
      </w:r>
      <w:r w:rsidR="00D87657">
        <w:t xml:space="preserve"> the latest </w:t>
      </w:r>
      <w:r w:rsidR="00AD4AE1">
        <w:t xml:space="preserve">fishery status and management data to </w:t>
      </w:r>
      <w:r w:rsidR="00D87657" w:rsidRPr="001B4EBA">
        <w:rPr>
          <w:highlight w:val="yellow"/>
        </w:rPr>
        <w:t>state</w:t>
      </w:r>
      <w:r w:rsidR="00AD4AE1" w:rsidRPr="001B4EBA">
        <w:rPr>
          <w:highlight w:val="yellow"/>
        </w:rPr>
        <w:t>-of-the-art</w:t>
      </w:r>
      <w:r w:rsidR="00AD4AE1">
        <w:t xml:space="preserve"> bioeconomic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the </w:t>
      </w:r>
      <w:r w:rsidR="009B7E52">
        <w:t>global distributional effects</w:t>
      </w:r>
      <w:r w:rsidR="00D87657">
        <w:t xml:space="preserve"> of alternative approaches to fishery recovery.</w:t>
      </w:r>
      <w:r w:rsidR="00AD4AE1">
        <w:t xml:space="preserve">  </w:t>
      </w:r>
      <w:r w:rsidR="009B7E52">
        <w:t>Our study is engineered to extract specific policy recommendations regarding: (1) Are there strong tradeoffs between recovery efforts that emphasize fishery profits, food provision, or conservation?  Or do synergies exist</w:t>
      </w:r>
      <w:r w:rsidR="00E93811">
        <w:t xml:space="preserve"> across these objectives</w:t>
      </w:r>
      <w:proofErr w:type="gramStart"/>
      <w:r w:rsidR="009B7E52">
        <w:t>?,</w:t>
      </w:r>
      <w:proofErr w:type="gramEnd"/>
      <w:r w:rsidR="009B7E52">
        <w:t xml:space="preserve"> (2) </w:t>
      </w:r>
      <w:commentRangeStart w:id="9"/>
      <w:commentRangeStart w:id="10"/>
      <w:r w:rsidR="009B7E52">
        <w:t>How do harvest-focused reforms compare against institutional reforms?</w:t>
      </w:r>
      <w:commentRangeEnd w:id="9"/>
      <w:r w:rsidR="00AF1C19">
        <w:rPr>
          <w:rStyle w:val="CommentReference"/>
        </w:rPr>
        <w:commentReference w:id="9"/>
      </w:r>
      <w:r w:rsidR="009B7E52">
        <w:t>,</w:t>
      </w:r>
      <w:commentRangeEnd w:id="10"/>
      <w:r w:rsidR="009C34FF">
        <w:rPr>
          <w:rStyle w:val="CommentReference"/>
        </w:rPr>
        <w:commentReference w:id="10"/>
      </w:r>
      <w:r w:rsidR="009B7E52">
        <w:t xml:space="preserve"> (3) </w:t>
      </w:r>
      <w:r w:rsidR="00AF1C19">
        <w:t xml:space="preserve">How long will benefits of reform take to arrive,  </w:t>
      </w:r>
      <w:r w:rsidR="009B7E52">
        <w:t>what does this imply for the “recovery gap</w:t>
      </w:r>
      <w:r w:rsidR="005552BA">
        <w:t>,</w:t>
      </w:r>
      <w:r w:rsidR="009B7E52">
        <w:t>”</w:t>
      </w:r>
      <w:r w:rsidR="005552BA">
        <w:t xml:space="preserve"> and how it might be financed</w:t>
      </w:r>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525F6A">
      <w:pPr>
        <w:pStyle w:val="NoSpacing"/>
        <w:jc w:val="both"/>
      </w:pPr>
    </w:p>
    <w:p w14:paraId="1DE924AA" w14:textId="1B2E5A88" w:rsidR="00CF2BF2" w:rsidRDefault="00E106C7" w:rsidP="00525F6A">
      <w:pPr>
        <w:pStyle w:val="NoSpacing"/>
        <w:jc w:val="both"/>
      </w:pPr>
      <w:r>
        <w:t>To answer these</w:t>
      </w:r>
      <w:r w:rsidR="003C1DAB">
        <w:t xml:space="preserve"> </w:t>
      </w:r>
      <w:r>
        <w:t xml:space="preserve">questions, we develop an approach that </w:t>
      </w:r>
      <w:r w:rsidR="00EE0269">
        <w:t xml:space="preserve">integrates </w:t>
      </w:r>
      <w:r>
        <w:t xml:space="preserve">several sources of data to conduct fishery-level analysis. </w:t>
      </w:r>
      <w:r w:rsidR="00A74CD5">
        <w:t xml:space="preserve">We amassed a database of </w:t>
      </w:r>
      <w:r w:rsidR="00C829CB">
        <w:t>5</w:t>
      </w:r>
      <w:r w:rsidR="00A74CD5">
        <w:t>,</w:t>
      </w:r>
      <w:r w:rsidR="00C829CB">
        <w:t>2</w:t>
      </w:r>
      <w:r w:rsidR="00662ED4">
        <w:t>26</w:t>
      </w:r>
      <w:r w:rsidR="00A74CD5">
        <w:t xml:space="preserve"> fisheries from the RAM Legacy database </w:t>
      </w:r>
      <w:r w:rsidR="00A74CD5">
        <w:fldChar w:fldCharType="begin"/>
      </w:r>
      <w:r w:rsidR="00A74CD5">
        <w:instrText xml:space="preserve"> ADDIN ZOTERO_ITEM CSL_CITATION {"citationID":"tmmj9nff8","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3</w:t>
      </w:r>
      <w:r w:rsidR="00A74CD5" w:rsidRPr="00202209">
        <w:rPr>
          <w:rFonts w:ascii="Calibri"/>
          <w:szCs w:val="24"/>
        </w:rPr>
        <w:t>)</w:t>
      </w:r>
      <w:r w:rsidR="00A74CD5">
        <w:fldChar w:fldCharType="end"/>
      </w:r>
      <w:r w:rsidR="0048792C">
        <w:t xml:space="preserve"> and</w:t>
      </w:r>
      <w:r w:rsidR="00A74CD5">
        <w:t xml:space="preserve"> the FAO</w:t>
      </w:r>
      <w:r w:rsidR="0048792C">
        <w:t xml:space="preserve"> marine capture database</w:t>
      </w:r>
      <w:r w:rsidR="00A74CD5">
        <w:fldChar w:fldCharType="begin"/>
      </w:r>
      <w:r w:rsidR="00A74CD5">
        <w:instrText xml:space="preserve"> ADDIN ZOTERO_ITEM CSL_CITATION {"citationID":"1avgf2grub","properties":{"formattedCitation":"{\\rtf (\\i 4\\i0{})}","plainCitation":"(4)"},"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4</w:t>
      </w:r>
      <w:r w:rsidR="00A74CD5" w:rsidRPr="00202209">
        <w:rPr>
          <w:rFonts w:ascii="Calibri"/>
          <w:szCs w:val="24"/>
        </w:rPr>
        <w:t>)</w:t>
      </w:r>
      <w:r w:rsidR="00A74CD5">
        <w:fldChar w:fldCharType="end"/>
      </w:r>
      <w:r w:rsidR="00C829CB">
        <w:t xml:space="preserve"> that</w:t>
      </w:r>
      <w:r w:rsidR="00A74CD5">
        <w:t xml:space="preserve"> account for </w:t>
      </w:r>
      <w:r w:rsidR="00C829CB">
        <w:t>68</w:t>
      </w:r>
      <w:r w:rsidR="00A74CD5">
        <w:t xml:space="preserve">% of global catch as of 2012. </w:t>
      </w:r>
      <w:r>
        <w:t xml:space="preserve">For each of </w:t>
      </w:r>
      <w:r w:rsidR="00A74CD5">
        <w:t xml:space="preserve">the </w:t>
      </w:r>
      <w:r w:rsidR="00C829CB">
        <w:t>5,000+</w:t>
      </w:r>
      <w:r>
        <w:t xml:space="preserve"> fisheries in our data set, we beg</w:t>
      </w:r>
      <w:r w:rsidR="00EE0269">
        <w:t>a</w:t>
      </w:r>
      <w:r>
        <w:t>n by estimating its current biological (b</w:t>
      </w:r>
      <w:r w:rsidR="00963BC0" w:rsidRPr="00963BC0">
        <w:rPr>
          <w:vertAlign w:val="subscript"/>
        </w:rPr>
        <w:t>0</w:t>
      </w:r>
      <w:r>
        <w:t>=</w:t>
      </w:r>
      <w:commentRangeStart w:id="11"/>
      <w:proofErr w:type="spellStart"/>
      <w:r>
        <w:t>B</w:t>
      </w:r>
      <w:commentRangeEnd w:id="11"/>
      <w:r w:rsidR="00EE0269">
        <w:rPr>
          <w:rStyle w:val="CommentReference"/>
        </w:rPr>
        <w:commentReference w:id="11"/>
      </w:r>
      <w:r w:rsidR="00546D41">
        <w:rPr>
          <w:vertAlign w:val="subscript"/>
        </w:rPr>
        <w:t>t</w:t>
      </w:r>
      <w:proofErr w:type="spellEnd"/>
      <w:r>
        <w:t>/</w:t>
      </w:r>
      <w:proofErr w:type="spellStart"/>
      <w:r>
        <w:t>Bmsy</w:t>
      </w:r>
      <w:proofErr w:type="spellEnd"/>
      <w:r>
        <w:t>) and exploitation status (f</w:t>
      </w:r>
      <w:r w:rsidR="00963BC0" w:rsidRPr="00963BC0">
        <w:rPr>
          <w:vertAlign w:val="subscript"/>
        </w:rPr>
        <w:t>0</w:t>
      </w:r>
      <w:r>
        <w:t>=F</w:t>
      </w:r>
      <w:r w:rsidR="00546D41">
        <w:rPr>
          <w:vertAlign w:val="subscript"/>
        </w:rPr>
        <w:t>t</w:t>
      </w:r>
      <w:r>
        <w:t>/</w:t>
      </w:r>
      <w:proofErr w:type="spellStart"/>
      <w:r>
        <w:t>Fmsy</w:t>
      </w:r>
      <w:proofErr w:type="spellEnd"/>
      <w:r>
        <w:t xml:space="preserve">).  </w:t>
      </w:r>
      <w:r w:rsidR="00C5737A">
        <w:t xml:space="preserve">We extracted b and f directly from stock assessments for the </w:t>
      </w:r>
      <w:r w:rsidR="00C829CB">
        <w:t>311</w:t>
      </w:r>
      <w:r w:rsidR="00C5737A">
        <w:t xml:space="preserve"> fisheries included from the RAM Legacy database</w:t>
      </w:r>
      <w:r w:rsidR="00C829CB">
        <w:t xml:space="preserve">. </w:t>
      </w:r>
      <w:r>
        <w:t>The status</w:t>
      </w:r>
      <w:r w:rsidR="00B92384">
        <w:t>es</w:t>
      </w:r>
      <w:r>
        <w:t xml:space="preserve"> of the remaining </w:t>
      </w:r>
      <w:r w:rsidR="00662ED4">
        <w:t>4,915</w:t>
      </w:r>
      <w:r w:rsidR="00C829CB">
        <w:t xml:space="preserve"> </w:t>
      </w:r>
      <w:r>
        <w:t xml:space="preserve">“unassessed” fisheries </w:t>
      </w:r>
      <w:r w:rsidR="00C5737A">
        <w:t xml:space="preserve">are </w:t>
      </w:r>
      <w:r>
        <w:t>estimated using a two-step process involving</w:t>
      </w:r>
      <w:r w:rsidR="00EE0269">
        <w:t xml:space="preserve"> a</w:t>
      </w:r>
      <w:r>
        <w:t xml:space="preserve"> </w:t>
      </w:r>
      <w:r w:rsidR="00297DAB">
        <w:t xml:space="preserve">global regression analysis and a structural modeling approach (Costello et al and </w:t>
      </w:r>
      <w:r w:rsidR="003D7FD6">
        <w:t xml:space="preserve">Martell </w:t>
      </w:r>
      <w:r w:rsidR="00297DAB">
        <w:t xml:space="preserve">&amp; </w:t>
      </w:r>
      <w:commentRangeStart w:id="12"/>
      <w:proofErr w:type="spellStart"/>
      <w:r w:rsidR="003D7FD6">
        <w:t>Froese</w:t>
      </w:r>
      <w:commentRangeEnd w:id="12"/>
      <w:proofErr w:type="spellEnd"/>
      <w:r w:rsidR="003D7FD6">
        <w:rPr>
          <w:rStyle w:val="CommentReference"/>
        </w:rPr>
        <w:commentReference w:id="12"/>
      </w:r>
      <w:r w:rsidR="00297DAB">
        <w:t>)</w:t>
      </w:r>
      <w:proofErr w:type="gramStart"/>
      <w:r w:rsidR="00297DAB">
        <w:t>.</w:t>
      </w:r>
      <w:r w:rsidR="00CC340B">
        <w:t>In</w:t>
      </w:r>
      <w:proofErr w:type="gramEnd"/>
      <w:r w:rsidR="00CC340B">
        <w:t xml:space="preserve"> order to assess the future trajectories of these fisheries, w</w:t>
      </w:r>
      <w:commentRangeStart w:id="13"/>
      <w:r w:rsidR="00CF2BF2">
        <w:t>e</w:t>
      </w:r>
      <w:commentRangeEnd w:id="13"/>
      <w:r w:rsidR="003D7FD6">
        <w:rPr>
          <w:rStyle w:val="CommentReference"/>
        </w:rPr>
        <w:commentReference w:id="13"/>
      </w:r>
      <w:r w:rsidR="00CF2BF2">
        <w:t xml:space="preserve"> </w:t>
      </w:r>
      <w:r w:rsidR="006D5FD3">
        <w:t>assume each fishery can be represented by a</w:t>
      </w:r>
      <w:r w:rsidR="00CF2BF2">
        <w:t xml:space="preserve"> S</w:t>
      </w:r>
      <w:r w:rsidR="00753508">
        <w:t>c</w:t>
      </w:r>
      <w:r w:rsidR="00CF2BF2">
        <w:t>haeffer</w:t>
      </w:r>
      <w:r w:rsidR="00F322C4">
        <w:t xml:space="preserve"> surplus production model</w:t>
      </w:r>
      <w:r w:rsidR="00546D41">
        <w:rPr>
          <w:rStyle w:val="CommentReference"/>
        </w:rPr>
        <w:commentReference w:id="14"/>
      </w:r>
      <w:r w:rsidR="00F322C4">
        <w:t xml:space="preserve">.  </w:t>
      </w:r>
      <w:r w:rsidR="007E4458">
        <w:t xml:space="preserve">For each fishery, we consider a range of </w:t>
      </w:r>
      <w:r w:rsidR="006D5FD3">
        <w:t xml:space="preserve">fishing </w:t>
      </w:r>
      <w:r w:rsidR="007E4458">
        <w:t xml:space="preserve">policies </w:t>
      </w:r>
      <w:proofErr w:type="gramStart"/>
      <w:r w:rsidR="006D5FD3">
        <w:t>f(</w:t>
      </w:r>
      <w:proofErr w:type="spellStart"/>
      <w:proofErr w:type="gramEnd"/>
      <w:r w:rsidR="00583A00">
        <w:t>B</w:t>
      </w:r>
      <w:r w:rsidR="00583A00">
        <w:rPr>
          <w:vertAlign w:val="subscript"/>
        </w:rPr>
        <w:t>t</w:t>
      </w:r>
      <w:proofErr w:type="spellEnd"/>
      <w:r w:rsidR="006D5FD3">
        <w:t>), which assign a fishing mortality rate</w:t>
      </w:r>
      <w:r w:rsidR="00583A00">
        <w:t xml:space="preserve"> (f)</w:t>
      </w:r>
      <w:r w:rsidR="00583A00" w:rsidRPr="00583A00">
        <w:t xml:space="preserve"> </w:t>
      </w:r>
      <w:r w:rsidR="00583A00">
        <w:t>at a given biomass (</w:t>
      </w:r>
      <w:proofErr w:type="spellStart"/>
      <w:r w:rsidR="00583A00">
        <w:t>B</w:t>
      </w:r>
      <w:r w:rsidR="00583A00">
        <w:rPr>
          <w:vertAlign w:val="subscript"/>
        </w:rPr>
        <w:t>t</w:t>
      </w:r>
      <w:proofErr w:type="spellEnd"/>
      <w:r w:rsidR="00583A00">
        <w:t>)</w:t>
      </w:r>
      <w:r w:rsidR="006D5FD3">
        <w:t xml:space="preserve"> </w:t>
      </w:r>
      <w:r w:rsidR="007E4458">
        <w:t>tailored to that specific stock</w:t>
      </w:r>
      <w:r w:rsidR="006D5FD3">
        <w:t xml:space="preserve">.  Profit in a period is revenue (price times harvest) minus the cost of fishing, </w:t>
      </w:r>
      <w:commentRangeStart w:id="15"/>
      <w:r w:rsidR="006D5FD3">
        <w:t>which is assumed to depend on the level of fishing mortality that is applied</w:t>
      </w:r>
      <w:commentRangeEnd w:id="15"/>
      <w:r w:rsidR="00B92384">
        <w:rPr>
          <w:rStyle w:val="CommentReference"/>
        </w:rPr>
        <w:commentReference w:id="15"/>
      </w:r>
      <w:r w:rsidR="006D5FD3">
        <w:t xml:space="preserve">.  </w:t>
      </w:r>
      <w:r w:rsidR="00211288">
        <w:t xml:space="preserve">This allows us to </w:t>
      </w:r>
      <w:r w:rsidR="006D5FD3">
        <w:t>calculate the fish catch, fishery profit, and biomass of fish under any possible harvest policy.</w:t>
      </w:r>
    </w:p>
    <w:p w14:paraId="14304030" w14:textId="77777777" w:rsidR="00EC37A5" w:rsidRDefault="00EC37A5" w:rsidP="00525F6A">
      <w:pPr>
        <w:pStyle w:val="NoSpacing"/>
        <w:jc w:val="both"/>
      </w:pPr>
    </w:p>
    <w:p w14:paraId="1A1B2E48" w14:textId="77777777" w:rsidR="00963BC0" w:rsidRDefault="00963BC0" w:rsidP="00525F6A">
      <w:pPr>
        <w:pStyle w:val="NoSpacing"/>
        <w:jc w:val="both"/>
      </w:pPr>
      <w:r>
        <w:t>We thus model alternative recovery approaches as different harvest policies, described below:</w:t>
      </w:r>
    </w:p>
    <w:p w14:paraId="1FCB4684" w14:textId="77777777" w:rsidR="00B168FD" w:rsidRDefault="00B168FD" w:rsidP="00525F6A">
      <w:pPr>
        <w:pStyle w:val="NoSpacing"/>
        <w:jc w:val="both"/>
      </w:pPr>
    </w:p>
    <w:p w14:paraId="545CFEEF" w14:textId="172984F2" w:rsidR="00963BC0" w:rsidRDefault="00B168FD" w:rsidP="00525F6A">
      <w:pPr>
        <w:pStyle w:val="NoSpacing"/>
        <w:jc w:val="both"/>
      </w:pPr>
      <w:r>
        <w:t xml:space="preserve">Policy P0: </w:t>
      </w:r>
      <w:proofErr w:type="gramStart"/>
      <w:r w:rsidR="00963BC0">
        <w:t>f(</w:t>
      </w:r>
      <w:proofErr w:type="spellStart"/>
      <w:proofErr w:type="gramEnd"/>
      <w:r w:rsidR="00583A00">
        <w:t>B</w:t>
      </w:r>
      <w:r w:rsidR="00583A00">
        <w:rPr>
          <w:vertAlign w:val="subscript"/>
        </w:rPr>
        <w:t>t</w:t>
      </w:r>
      <w:proofErr w:type="spellEnd"/>
      <w:r w:rsidR="00963BC0">
        <w:t>) = f</w:t>
      </w:r>
      <w:r w:rsidR="00963BC0" w:rsidRPr="00963BC0">
        <w:rPr>
          <w:vertAlign w:val="subscript"/>
        </w:rPr>
        <w:t>0</w:t>
      </w:r>
      <w:r w:rsidR="00963BC0">
        <w:t xml:space="preserve"> forever (Fish at the status quo level in perpetuity)</w:t>
      </w:r>
    </w:p>
    <w:p w14:paraId="0EACED85" w14:textId="76C7E1BD" w:rsidR="00963BC0" w:rsidRDefault="00B168FD" w:rsidP="00525F6A">
      <w:pPr>
        <w:pStyle w:val="NoSpacing"/>
        <w:jc w:val="both"/>
      </w:pPr>
      <w:r>
        <w:t xml:space="preserve">Policy P1: </w:t>
      </w:r>
      <w:proofErr w:type="gramStart"/>
      <w:r w:rsidR="00963BC0">
        <w:t>f(</w:t>
      </w:r>
      <w:proofErr w:type="spellStart"/>
      <w:proofErr w:type="gramEnd"/>
      <w:r w:rsidR="00583A00">
        <w:t>B</w:t>
      </w:r>
      <w:r w:rsidR="00583A00">
        <w:rPr>
          <w:vertAlign w:val="subscript"/>
        </w:rPr>
        <w:t>t</w:t>
      </w:r>
      <w:proofErr w:type="spellEnd"/>
      <w:r w:rsidR="00963BC0">
        <w:t xml:space="preserve">) </w:t>
      </w:r>
      <w:commentRangeStart w:id="16"/>
      <w:r w:rsidR="00963BC0">
        <w:t xml:space="preserve">= </w:t>
      </w:r>
      <w:r w:rsidR="00B92384">
        <w:t>F</w:t>
      </w:r>
      <w:r w:rsidR="00B92384">
        <w:rPr>
          <w:vertAlign w:val="subscript"/>
        </w:rPr>
        <w:t>MSY</w:t>
      </w:r>
      <w:r w:rsidR="00B92384">
        <w:t xml:space="preserve"> </w:t>
      </w:r>
      <w:r w:rsidR="00963BC0">
        <w:t>forever</w:t>
      </w:r>
      <w:commentRangeEnd w:id="16"/>
      <w:r w:rsidR="002231CB">
        <w:rPr>
          <w:rStyle w:val="CommentReference"/>
        </w:rPr>
        <w:commentReference w:id="16"/>
      </w:r>
    </w:p>
    <w:p w14:paraId="1B20C0DD" w14:textId="728723E4" w:rsidR="00963BC0" w:rsidRDefault="00B168FD" w:rsidP="00525F6A">
      <w:pPr>
        <w:pStyle w:val="NoSpacing"/>
        <w:jc w:val="both"/>
      </w:pPr>
      <w:r>
        <w:t xml:space="preserve">Policy P2: </w:t>
      </w:r>
      <w:proofErr w:type="gramStart"/>
      <w:r w:rsidR="00963BC0">
        <w:t>f(</w:t>
      </w:r>
      <w:proofErr w:type="spellStart"/>
      <w:proofErr w:type="gramEnd"/>
      <w:r w:rsidR="00583A00">
        <w:t>B</w:t>
      </w:r>
      <w:r w:rsidR="00583A00">
        <w:rPr>
          <w:vertAlign w:val="subscript"/>
        </w:rPr>
        <w:t>t</w:t>
      </w:r>
      <w:proofErr w:type="spellEnd"/>
      <w:r w:rsidR="00963BC0">
        <w:t xml:space="preserve">) = 0 if </w:t>
      </w:r>
      <w:proofErr w:type="spellStart"/>
      <w:r w:rsidR="00B92384">
        <w:t>B</w:t>
      </w:r>
      <w:r w:rsidR="00963BC0" w:rsidRPr="00963BC0">
        <w:rPr>
          <w:vertAlign w:val="subscript"/>
        </w:rPr>
        <w:t>t</w:t>
      </w:r>
      <w:proofErr w:type="spellEnd"/>
      <w:r w:rsidR="00963BC0">
        <w:t>&lt;</w:t>
      </w:r>
      <w:r w:rsidR="00B92384">
        <w:t>B</w:t>
      </w:r>
      <w:r w:rsidR="00B92384">
        <w:rPr>
          <w:vertAlign w:val="subscript"/>
        </w:rPr>
        <w:t>MSY</w:t>
      </w:r>
      <w:r w:rsidR="00963BC0">
        <w:t>, f(</w:t>
      </w:r>
      <w:proofErr w:type="spellStart"/>
      <w:r w:rsidR="00B92384">
        <w:t>B</w:t>
      </w:r>
      <w:r w:rsidR="00963BC0" w:rsidRPr="00963BC0">
        <w:rPr>
          <w:vertAlign w:val="subscript"/>
        </w:rPr>
        <w:t>t</w:t>
      </w:r>
      <w:proofErr w:type="spellEnd"/>
      <w:r w:rsidR="00963BC0">
        <w:t>)=</w:t>
      </w:r>
      <w:r w:rsidR="00B92384" w:rsidRPr="00B92384">
        <w:t xml:space="preserve"> </w:t>
      </w:r>
      <w:r w:rsidR="00B92384">
        <w:t>F</w:t>
      </w:r>
      <w:r w:rsidR="00B92384">
        <w:rPr>
          <w:vertAlign w:val="subscript"/>
        </w:rPr>
        <w:t>MSY</w:t>
      </w:r>
      <w:r w:rsidR="00963BC0">
        <w:t xml:space="preserve"> if </w:t>
      </w:r>
      <w:proofErr w:type="spellStart"/>
      <w:r w:rsidR="00B92384">
        <w:t>B</w:t>
      </w:r>
      <w:r w:rsidR="00963BC0" w:rsidRPr="00963BC0">
        <w:rPr>
          <w:vertAlign w:val="subscript"/>
        </w:rPr>
        <w:t>t</w:t>
      </w:r>
      <w:proofErr w:type="spellEnd"/>
      <w:r w:rsidR="00963BC0">
        <w:t>&gt;=</w:t>
      </w:r>
      <w:r w:rsidR="00B92384" w:rsidRPr="00B92384">
        <w:t xml:space="preserve"> </w:t>
      </w:r>
      <w:r w:rsidR="00B92384">
        <w:t>B</w:t>
      </w:r>
      <w:r w:rsidR="00B92384">
        <w:rPr>
          <w:vertAlign w:val="subscript"/>
        </w:rPr>
        <w:t>MSY</w:t>
      </w:r>
    </w:p>
    <w:p w14:paraId="5293A4F1" w14:textId="083DB720" w:rsidR="00963BC0" w:rsidRDefault="00B168FD" w:rsidP="00525F6A">
      <w:pPr>
        <w:pStyle w:val="NoSpacing"/>
        <w:jc w:val="both"/>
      </w:pPr>
      <w:r>
        <w:t xml:space="preserve">Policy P3: </w:t>
      </w:r>
      <w:proofErr w:type="gramStart"/>
      <w:r w:rsidR="00963BC0">
        <w:t>f(</w:t>
      </w:r>
      <w:proofErr w:type="spellStart"/>
      <w:proofErr w:type="gramEnd"/>
      <w:r w:rsidR="00583A00">
        <w:t>B</w:t>
      </w:r>
      <w:r w:rsidR="00583A00">
        <w:rPr>
          <w:vertAlign w:val="subscript"/>
        </w:rPr>
        <w:t>t</w:t>
      </w:r>
      <w:proofErr w:type="spellEnd"/>
      <w:r w:rsidR="00963BC0">
        <w:t>)</w:t>
      </w:r>
      <w:r w:rsidR="0006348B">
        <w:t xml:space="preserve"> = f</w:t>
      </w:r>
      <w:r w:rsidR="0006348B" w:rsidRPr="0006348B">
        <w:rPr>
          <w:vertAlign w:val="superscript"/>
        </w:rPr>
        <w:t>#</w:t>
      </w:r>
      <w:r w:rsidR="00963BC0">
        <w:t>(</w:t>
      </w:r>
      <w:proofErr w:type="spellStart"/>
      <w:r w:rsidR="00583A00">
        <w:t>B</w:t>
      </w:r>
      <w:r w:rsidR="00583A00">
        <w:rPr>
          <w:vertAlign w:val="subscript"/>
        </w:rPr>
        <w:t>t</w:t>
      </w:r>
      <w:proofErr w:type="spellEnd"/>
      <w:r w:rsidR="00963BC0">
        <w:t>) that maximizes net present value over an infinite horizon</w:t>
      </w:r>
    </w:p>
    <w:p w14:paraId="052B9668" w14:textId="77777777" w:rsidR="00B168FD" w:rsidRDefault="00B168FD" w:rsidP="00525F6A">
      <w:pPr>
        <w:pStyle w:val="NoSpacing"/>
        <w:jc w:val="both"/>
      </w:pPr>
    </w:p>
    <w:p w14:paraId="7435D9FC" w14:textId="6EE9CA14" w:rsidR="00963BC0" w:rsidRDefault="00B168FD" w:rsidP="00525F6A">
      <w:pPr>
        <w:pStyle w:val="NoSpacing"/>
        <w:jc w:val="both"/>
      </w:pPr>
      <w:r>
        <w:t>Policies P0-P3</w:t>
      </w:r>
      <w:r w:rsidR="00963BC0">
        <w:t xml:space="preserve"> focus exclusively on managing the biomass of fish.  But there is an emerging body of evidence that the economics of a fishery can b</w:t>
      </w:r>
      <w:r w:rsidR="00CC248E">
        <w:t xml:space="preserve">e dramatically impacted by the fishery management institution, above and beyond its direct effect on the biomass of fish.  For example, property-rights approaches have been shown to increase product prices (primarily due to increased </w:t>
      </w:r>
      <w:commentRangeStart w:id="17"/>
      <w:r w:rsidR="00CC248E">
        <w:t>product quality</w:t>
      </w:r>
      <w:commentRangeEnd w:id="17"/>
      <w:r w:rsidR="002231CB">
        <w:rPr>
          <w:rStyle w:val="CommentReference"/>
        </w:rPr>
        <w:commentReference w:id="17"/>
      </w:r>
      <w:r w:rsidR="00CC248E">
        <w:t xml:space="preserve">, see XXX) and reduce fishing costs (primarily due to a reduced race to fish, see YYY).  Consider two identical fisheries that each adopt a new harvest policy, </w:t>
      </w:r>
      <w:proofErr w:type="gramStart"/>
      <w:r w:rsidR="00CC248E">
        <w:t>f(</w:t>
      </w:r>
      <w:proofErr w:type="spellStart"/>
      <w:proofErr w:type="gramEnd"/>
      <w:r w:rsidR="00CC248E">
        <w:t>b</w:t>
      </w:r>
      <w:r w:rsidR="00CC248E" w:rsidRPr="00963BC0">
        <w:rPr>
          <w:vertAlign w:val="subscript"/>
        </w:rPr>
        <w:t>t</w:t>
      </w:r>
      <w:proofErr w:type="spellEnd"/>
      <w:r w:rsidR="00CC248E">
        <w:t xml:space="preserve">), but where fishery A </w:t>
      </w:r>
      <w:r w:rsidR="00753508">
        <w:t xml:space="preserve">relies solely on harvest control </w:t>
      </w:r>
      <w:r w:rsidR="00211288">
        <w:t>methods</w:t>
      </w:r>
      <w:r w:rsidR="00CC248E">
        <w:t xml:space="preserve"> (e.g. by regulating season length or fishing gear) and fishery B </w:t>
      </w:r>
      <w:r w:rsidR="00753508">
        <w:t>couples harvest control rules with</w:t>
      </w:r>
      <w:r w:rsidR="00CC248E">
        <w:t xml:space="preserve"> a property-rights approach.  The data suggest that even if the biological status and harvests are identical across A and B, the profits will be higher in B.  We account for this with a </w:t>
      </w:r>
      <w:r>
        <w:t>final policy</w:t>
      </w:r>
      <w:r w:rsidR="00CC248E">
        <w:t xml:space="preserve"> scenario:</w:t>
      </w:r>
    </w:p>
    <w:p w14:paraId="50F8A051" w14:textId="77777777" w:rsidR="00B168FD" w:rsidRDefault="00B168FD" w:rsidP="00525F6A">
      <w:pPr>
        <w:pStyle w:val="NoSpacing"/>
        <w:jc w:val="both"/>
      </w:pPr>
    </w:p>
    <w:p w14:paraId="6D2B225C" w14:textId="41DEF238" w:rsidR="00CC248E" w:rsidRDefault="00B168FD" w:rsidP="00525F6A">
      <w:pPr>
        <w:pStyle w:val="NoSpacing"/>
        <w:jc w:val="both"/>
      </w:pPr>
      <w:r>
        <w:lastRenderedPageBreak/>
        <w:t xml:space="preserve">Policy P4: </w:t>
      </w:r>
      <w:proofErr w:type="gramStart"/>
      <w:r w:rsidR="00CC248E">
        <w:t>f(</w:t>
      </w:r>
      <w:proofErr w:type="spellStart"/>
      <w:proofErr w:type="gramEnd"/>
      <w:r w:rsidR="00583A00">
        <w:t>B</w:t>
      </w:r>
      <w:r w:rsidR="00583A00">
        <w:rPr>
          <w:vertAlign w:val="subscript"/>
        </w:rPr>
        <w:t>t</w:t>
      </w:r>
      <w:proofErr w:type="spellEnd"/>
      <w:r w:rsidR="00CC248E">
        <w:t>) = f*(</w:t>
      </w:r>
      <w:proofErr w:type="spellStart"/>
      <w:r w:rsidR="00583A00">
        <w:t>B</w:t>
      </w:r>
      <w:r w:rsidR="00583A00">
        <w:rPr>
          <w:vertAlign w:val="subscript"/>
        </w:rPr>
        <w:t>t</w:t>
      </w:r>
      <w:proofErr w:type="spellEnd"/>
      <w:r w:rsidR="00CC248E">
        <w:t xml:space="preserve">) that maximizes net present value under a higher price and lower cost than scenarios </w:t>
      </w:r>
      <w:r>
        <w:t>P0-P3</w:t>
      </w:r>
      <w:r w:rsidR="00CC248E">
        <w:t>.</w:t>
      </w:r>
    </w:p>
    <w:p w14:paraId="2AD20295" w14:textId="77777777" w:rsidR="002F3855" w:rsidRDefault="002F3855" w:rsidP="00525F6A">
      <w:pPr>
        <w:pStyle w:val="NoSpacing"/>
        <w:jc w:val="both"/>
      </w:pPr>
    </w:p>
    <w:p w14:paraId="55B9DBFA" w14:textId="10AD7C7C" w:rsidR="002F3855" w:rsidRDefault="0006348B" w:rsidP="00525F6A">
      <w:pPr>
        <w:pStyle w:val="NoSpacing"/>
        <w:jc w:val="both"/>
      </w:pPr>
      <w:r>
        <w:t xml:space="preserve">The approach outlined above provides fishery-by-fishery estimates of profit, food, and biomass under a range of harvest and institutional policies.  Aggregating over time (with </w:t>
      </w:r>
      <w:r w:rsidR="0069538D">
        <w:t>a discount rate of XX</w:t>
      </w:r>
      <w:r>
        <w:t xml:space="preserve">) provides estimates of the net present value of </w:t>
      </w:r>
      <w:r w:rsidR="0069538D">
        <w:t xml:space="preserve">a </w:t>
      </w:r>
      <w:r>
        <w:t>fishery and aggregating over fisheries (</w:t>
      </w:r>
      <w:r w:rsidR="00211288">
        <w:t xml:space="preserve">for example </w:t>
      </w:r>
      <w:r>
        <w:t xml:space="preserve">within a country) provides regional estimates of the consequences </w:t>
      </w:r>
      <w:r w:rsidR="00211288">
        <w:t xml:space="preserve">and tradeoffs of </w:t>
      </w:r>
      <w:r>
        <w:t xml:space="preserve">alternative </w:t>
      </w:r>
      <w:r w:rsidR="00211288">
        <w:t xml:space="preserve">strategies for </w:t>
      </w:r>
      <w:r>
        <w:t>reform</w:t>
      </w:r>
      <w:r w:rsidR="00211288">
        <w:t>ing fisheries</w:t>
      </w:r>
      <w:r>
        <w:t>.</w:t>
      </w:r>
    </w:p>
    <w:p w14:paraId="5638FB75" w14:textId="77777777" w:rsidR="0006348B" w:rsidRDefault="0006348B" w:rsidP="00525F6A">
      <w:pPr>
        <w:pStyle w:val="NoSpacing"/>
        <w:jc w:val="both"/>
      </w:pPr>
    </w:p>
    <w:p w14:paraId="1ADA2A06" w14:textId="4642393F" w:rsidR="007F7AFA" w:rsidRDefault="0043177C" w:rsidP="00525F6A">
      <w:pPr>
        <w:pStyle w:val="NoSpacing"/>
        <w:jc w:val="both"/>
      </w:pPr>
      <w:commentRangeStart w:id="18"/>
      <w:r>
        <w:t>Bioeconomic theory provides some expectations for the tradeoffs across alternative objectives of profit, food, and conservation</w:t>
      </w:r>
      <w:commentRangeEnd w:id="18"/>
      <w:r w:rsidR="0069538D">
        <w:rPr>
          <w:rStyle w:val="CommentReference"/>
        </w:rPr>
        <w:commentReference w:id="18"/>
      </w:r>
      <w:r>
        <w:t xml:space="preserve">.  Perhaps the most salient point is that the three objectives typically go hand-in-hand, at least in comparison to a </w:t>
      </w:r>
      <w:commentRangeStart w:id="19"/>
      <w:r>
        <w:t>collapsed status quo</w:t>
      </w:r>
      <w:commentRangeEnd w:id="19"/>
      <w:r w:rsidR="002231CB">
        <w:rPr>
          <w:rStyle w:val="CommentReference"/>
        </w:rPr>
        <w:commentReference w:id="19"/>
      </w:r>
      <w:r>
        <w:t xml:space="preserve">.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3</w:t>
      </w:r>
      <w:r w:rsidR="00211288">
        <w:t xml:space="preserve"> (overfished)</w:t>
      </w:r>
      <w:r w:rsidR="00EB4F00">
        <w:t xml:space="preserve"> and f</w:t>
      </w:r>
      <w:r w:rsidR="00EB4F00" w:rsidRPr="0043177C">
        <w:rPr>
          <w:vertAlign w:val="subscript"/>
        </w:rPr>
        <w:t>0</w:t>
      </w:r>
      <w:r w:rsidR="007127E6">
        <w:t>=1.7</w:t>
      </w:r>
      <w:r w:rsidR="00211288">
        <w:t xml:space="preserve"> (overfishing</w:t>
      </w:r>
      <w:r w:rsidR="002C468D">
        <w:t>; figure 1</w:t>
      </w:r>
      <w:r w:rsidR="00211288">
        <w:t>)</w:t>
      </w:r>
      <w:r w:rsidR="00EB4F00">
        <w:t xml:space="preserve">. </w:t>
      </w:r>
      <w:r w:rsidR="007127E6">
        <w:t xml:space="preserve"> Such a fishery would be in bioeconomic equilibrium, so biomass and profit would be very low, but stable.  Because the stock has been overfished, the harvest is also small – in this case it is just half of </w:t>
      </w:r>
      <w:r w:rsidR="00211288">
        <w:t>maximum sustainable yield (MSY)</w:t>
      </w:r>
      <w:r w:rsidR="007127E6">
        <w:t>.  Recovering such a fishery by any means would simultaneously increase profits, food, and conservation objectives</w:t>
      </w:r>
      <w:r w:rsidR="00B53879">
        <w:t xml:space="preserve"> in the long run</w:t>
      </w:r>
      <w:r w:rsidR="007127E6">
        <w:t xml:space="preserve">. </w:t>
      </w:r>
    </w:p>
    <w:p w14:paraId="7377E6E7" w14:textId="77777777" w:rsidR="007F7AFA" w:rsidRDefault="007F7AFA" w:rsidP="00525F6A">
      <w:pPr>
        <w:pStyle w:val="NoSpacing"/>
        <w:jc w:val="both"/>
      </w:pPr>
    </w:p>
    <w:p w14:paraId="59E222FA" w14:textId="69143F2B" w:rsidR="007F7AFA" w:rsidRDefault="007127E6" w:rsidP="00525F6A">
      <w:pPr>
        <w:pStyle w:val="NoSpacing"/>
        <w:jc w:val="both"/>
      </w:pPr>
      <w:r>
        <w:t xml:space="preserve">But there are nontrivial cases in which tradeoffs do exist.  </w:t>
      </w:r>
      <w:commentRangeStart w:id="20"/>
      <w:r>
        <w:t xml:space="preserve">For example, consider a relatively young fishery with </w:t>
      </w:r>
      <w:r w:rsidR="0043177C">
        <w:t>b</w:t>
      </w:r>
      <w:r w:rsidR="0043177C" w:rsidRPr="0043177C">
        <w:rPr>
          <w:vertAlign w:val="subscript"/>
        </w:rPr>
        <w:t>0</w:t>
      </w:r>
      <w:r w:rsidR="0043177C">
        <w:t>=.7 and f</w:t>
      </w:r>
      <w:r w:rsidR="0043177C" w:rsidRPr="0043177C">
        <w:rPr>
          <w:vertAlign w:val="subscript"/>
        </w:rPr>
        <w:t>0</w:t>
      </w:r>
      <w:r w:rsidR="0043177C">
        <w:t xml:space="preserve">=1.8 biomass </w:t>
      </w:r>
      <w:r>
        <w:t>is</w:t>
      </w:r>
      <w:r w:rsidR="00EB4F00">
        <w:t xml:space="preserve"> low and on a falling trend</w:t>
      </w:r>
      <w:commentRangeEnd w:id="20"/>
      <w:r w:rsidR="002231CB">
        <w:rPr>
          <w:rStyle w:val="CommentReference"/>
        </w:rPr>
        <w:commentReference w:id="20"/>
      </w:r>
      <w:r w:rsidR="002C468D">
        <w:t xml:space="preserve"> (figure 1; point B)</w:t>
      </w:r>
      <w:r w:rsidR="00EB4F00">
        <w:t xml:space="preserve">.  Current fish </w:t>
      </w:r>
      <w:r>
        <w:t xml:space="preserve">profit and </w:t>
      </w:r>
      <w:r w:rsidR="00EB4F00">
        <w:t xml:space="preserve">yield, however, </w:t>
      </w:r>
      <w:r>
        <w:t>are</w:t>
      </w:r>
      <w:r w:rsidR="00EB4F00">
        <w:t xml:space="preserve"> quite large (</w:t>
      </w:r>
      <w:r>
        <w:t>yield</w:t>
      </w:r>
      <w:r w:rsidR="00EB4F00">
        <w:t xml:space="preserve"> is 25% larger than MSY!)</w:t>
      </w:r>
      <w:r>
        <w:t xml:space="preserve">, owing to the high degree of fishing pressure.  While such pressure will ultimately reduce the stock substantially, the economic and food provision </w:t>
      </w:r>
      <w:r w:rsidR="009749BC">
        <w:t xml:space="preserve">consequences </w:t>
      </w:r>
      <w:r>
        <w:t xml:space="preserve">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both against what would have occurred (under status quo fishing) in the absence of intervention, and against the current levels of profits, yield, and biomass.  </w:t>
      </w:r>
    </w:p>
    <w:p w14:paraId="5B917D6C" w14:textId="77777777" w:rsidR="007F7AFA" w:rsidRDefault="007F7AFA" w:rsidP="00525F6A">
      <w:pPr>
        <w:pStyle w:val="NoSpacing"/>
        <w:jc w:val="both"/>
      </w:pPr>
    </w:p>
    <w:p w14:paraId="63139816" w14:textId="785BB9C7" w:rsidR="00EB4F00" w:rsidRDefault="007127E6" w:rsidP="00525F6A">
      <w:pPr>
        <w:pStyle w:val="NoSpacing"/>
        <w:jc w:val="both"/>
      </w:pPr>
      <w:r>
        <w:t>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8</w:t>
      </w:r>
      <w:r w:rsidR="002C468D">
        <w:t xml:space="preserve"> (figure 1; point C)</w:t>
      </w:r>
      <w:r w:rsidR="00073644">
        <w:t xml:space="preserve">.  We would expect such a fishery to ultimately recover (in this case, to a value greater than </w:t>
      </w:r>
      <w:proofErr w:type="spellStart"/>
      <w:r w:rsidR="00073644">
        <w:t>Bmsy</w:t>
      </w:r>
      <w:proofErr w:type="spellEnd"/>
      <w:r w:rsidR="00073644">
        <w:t>).   Our alternative harvest policies</w:t>
      </w:r>
      <w:r w:rsidR="009749BC">
        <w:t xml:space="preserve"> and institutional reforms</w:t>
      </w:r>
      <w:r w:rsidR="00073644">
        <w:t xml:space="preserve"> will allow us to examine the additional benefits that could be generated by optimizing the recovery path (f</w:t>
      </w:r>
      <w:r w:rsidR="00073644" w:rsidRPr="00073644">
        <w:rPr>
          <w:vertAlign w:val="superscript"/>
        </w:rPr>
        <w:t>#</w:t>
      </w:r>
      <w:r w:rsidR="00073644">
        <w:t>(b) rather than just maintaining the status quo f</w:t>
      </w:r>
      <w:r w:rsidR="00073644" w:rsidRPr="00073644">
        <w:rPr>
          <w:vertAlign w:val="subscript"/>
        </w:rPr>
        <w:t>0</w:t>
      </w:r>
      <w:r w:rsidR="00073644">
        <w:t>)</w:t>
      </w:r>
      <w:r w:rsidR="009749BC">
        <w:t>.</w:t>
      </w:r>
    </w:p>
    <w:p w14:paraId="1F80EE6F" w14:textId="77777777" w:rsidR="00FC5293" w:rsidRDefault="00FC5293" w:rsidP="001B4EBA">
      <w:pPr>
        <w:pStyle w:val="NoSpacing"/>
        <w:keepNext/>
        <w:jc w:val="center"/>
      </w:pPr>
      <w:r>
        <w:rPr>
          <w:noProof/>
        </w:rPr>
        <w:lastRenderedPageBreak/>
        <w:drawing>
          <wp:inline distT="0" distB="0" distL="0" distR="0" wp14:anchorId="152C3A06" wp14:editId="765CE1CD">
            <wp:extent cx="3626057" cy="361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6057" cy="3619500"/>
                    </a:xfrm>
                    <a:prstGeom prst="rect">
                      <a:avLst/>
                    </a:prstGeom>
                  </pic:spPr>
                </pic:pic>
              </a:graphicData>
            </a:graphic>
          </wp:inline>
        </w:drawing>
      </w:r>
    </w:p>
    <w:p w14:paraId="01BE6301" w14:textId="548303B7" w:rsidR="00453405" w:rsidRDefault="00FC5293" w:rsidP="001B4EBA">
      <w:pPr>
        <w:pStyle w:val="Caption"/>
      </w:pPr>
      <w:r>
        <w:t xml:space="preserve">Figure </w:t>
      </w:r>
      <w:fldSimple w:instr=" SEQ Figure \* ARABIC ">
        <w:r>
          <w:rPr>
            <w:noProof/>
          </w:rPr>
          <w:t>1</w:t>
        </w:r>
      </w:fldSimple>
      <w:r>
        <w:t xml:space="preserve"> Kobe plot des</w:t>
      </w:r>
      <w:r w:rsidR="00E55370">
        <w:t>c</w:t>
      </w:r>
      <w:r>
        <w:t xml:space="preserve">ribing the movements of stocks in </w:t>
      </w:r>
      <w:r>
        <w:rPr>
          <w:noProof/>
        </w:rPr>
        <w:t>fishing mortality and biomass phase space</w:t>
      </w:r>
      <w:r w:rsidR="002C468D">
        <w:rPr>
          <w:noProof/>
        </w:rPr>
        <w:t xml:space="preserve"> based on the present levels of fishing mortality and biomas.  The dashed line represents an equilibrium at which a stock will stay provided no changes occur in fishing.</w:t>
      </w:r>
    </w:p>
    <w:p w14:paraId="3820F691" w14:textId="24D1C34F" w:rsidR="00791B36" w:rsidRDefault="00453405" w:rsidP="00525F6A">
      <w:pPr>
        <w:pStyle w:val="NoSpacing"/>
        <w:jc w:val="both"/>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t>
      </w:r>
      <w:commentRangeStart w:id="21"/>
      <w:r>
        <w:t xml:space="preserve">we estimate these parameters using a structural low-data assessment approach (Martell and </w:t>
      </w:r>
      <w:proofErr w:type="spellStart"/>
      <w:r>
        <w:t>Froese</w:t>
      </w:r>
      <w:proofErr w:type="spellEnd"/>
      <w:r>
        <w:t>)</w:t>
      </w:r>
      <w:commentRangeEnd w:id="21"/>
      <w:r w:rsidR="00A51307">
        <w:rPr>
          <w:rStyle w:val="CommentReference"/>
        </w:rPr>
        <w:commentReference w:id="21"/>
      </w:r>
      <w:r>
        <w:t xml:space="preserve">. </w:t>
      </w:r>
      <w:r w:rsidR="009749BC">
        <w:t>T</w:t>
      </w:r>
      <w:r w:rsidR="00667579">
        <w:t xml:space="preserve">his approach allows us to estimate the year-by-year effects on profit, food, and biomass, of </w:t>
      </w:r>
      <w:r w:rsidR="009749BC">
        <w:t>following any particular fishery recovery strategy over time</w:t>
      </w:r>
      <w:r w:rsidR="00667579">
        <w:t xml:space="preserve">.  Timing of effects may be of particular importance when considering food provision and profit motives.  </w:t>
      </w:r>
      <w:r w:rsidR="001411F1">
        <w:t xml:space="preserve">For example, the largest fishing country in the world (China) has proposed new goals to increase </w:t>
      </w:r>
      <w:r w:rsidR="00D21A88">
        <w:t>sea</w:t>
      </w:r>
      <w:r w:rsidR="00C84BA8">
        <w:t xml:space="preserve"> </w:t>
      </w:r>
      <w:r w:rsidR="00D21A88">
        <w:t>food consumption</w:t>
      </w:r>
      <w:r w:rsidR="001411F1">
        <w:t xml:space="preserve"> by </w:t>
      </w:r>
      <w:r w:rsidR="00D21A88">
        <w:t>50</w:t>
      </w:r>
      <w:r w:rsidR="001411F1">
        <w:t>% over</w:t>
      </w:r>
      <w:r w:rsidR="007E5101">
        <w:t xml:space="preserve"> the next</w:t>
      </w:r>
      <w:r w:rsidR="001411F1">
        <w:t xml:space="preserve"> </w:t>
      </w:r>
      <w:r w:rsidR="00D21A88">
        <w:t>six</w:t>
      </w:r>
      <w:r w:rsidR="001411F1">
        <w:t xml:space="preserve"> years</w:t>
      </w:r>
      <w:r w:rsidR="007E5101">
        <w:rPr>
          <w:rStyle w:val="FootnoteReference"/>
        </w:rPr>
        <w:footnoteReference w:id="1"/>
      </w:r>
      <w:r w:rsidR="001411F1">
        <w:t xml:space="preserve">.  The extent to which this will be possible from wild fisheries will depend on the harvest policies being implemented, and can be estimated here.  </w:t>
      </w:r>
      <w:r w:rsidR="00A51307">
        <w:t>I</w:t>
      </w:r>
      <w:r w:rsidR="001411F1">
        <w:t xml:space="preserve">f a country is interested primarily in the livelihoods of its fishermen, then it is likely to focus most on harvest policies </w:t>
      </w:r>
      <w:proofErr w:type="gramStart"/>
      <w:r w:rsidR="001411F1">
        <w:t>which maximize net present value of profits</w:t>
      </w:r>
      <w:r w:rsidR="00A51307">
        <w:t xml:space="preserve"> [f</w:t>
      </w:r>
      <w:r w:rsidR="00A51307" w:rsidRPr="001411F1">
        <w:rPr>
          <w:vertAlign w:val="superscript"/>
        </w:rPr>
        <w:t>#</w:t>
      </w:r>
      <w:r w:rsidR="00A51307">
        <w:t>(b)]</w:t>
      </w:r>
      <w:r w:rsidR="001411F1">
        <w:t xml:space="preserve"> and reform institutions</w:t>
      </w:r>
      <w:proofErr w:type="gramEnd"/>
      <w:r w:rsidR="001411F1">
        <w:t xml:space="preserve"> and optimizes harvest</w:t>
      </w:r>
      <w:r w:rsidR="00A51307">
        <w:t xml:space="preserve"> [f*(b)]</w:t>
      </w:r>
      <w:r w:rsidR="001411F1">
        <w:t xml:space="preserve">.  These harvest policies often call for sharp reductions in current fishing to allow rapid rebuilding of stocks (though under this model, it is rarely optimal to completely close the fishery during rebuilding).  Such measures often impose significant short-run economic losses, but by definition, the long run gains of recovery will outweigh the short-run losses (or else the chosen policy could not have been optimal).  </w:t>
      </w:r>
      <w:r w:rsidR="00A42BF9">
        <w:t>This raises the question of how to finance this “recovery gap”</w:t>
      </w:r>
      <w:r w:rsidR="007D3362">
        <w:t>;</w:t>
      </w:r>
      <w:r w:rsidR="00A42BF9">
        <w:t xml:space="preserve"> we return to this issue in the </w:t>
      </w:r>
      <w:commentRangeStart w:id="22"/>
      <w:r w:rsidR="00A42BF9">
        <w:t>discussion</w:t>
      </w:r>
      <w:commentRangeEnd w:id="22"/>
      <w:r w:rsidR="001D7C82">
        <w:rPr>
          <w:rStyle w:val="CommentReference"/>
        </w:rPr>
        <w:commentReference w:id="22"/>
      </w:r>
      <w:r w:rsidR="00A42BF9">
        <w:t>.</w:t>
      </w:r>
    </w:p>
    <w:p w14:paraId="23780493" w14:textId="1E3E7CE7" w:rsidR="000F3FA6" w:rsidRDefault="000F3FA6" w:rsidP="00525F6A">
      <w:pPr>
        <w:pStyle w:val="NoSpacing"/>
        <w:jc w:val="both"/>
      </w:pPr>
    </w:p>
    <w:p w14:paraId="4E542DD4" w14:textId="5E4A5D2B" w:rsidR="000F3FA6" w:rsidRDefault="00654DAB" w:rsidP="00525F6A">
      <w:pPr>
        <w:pStyle w:val="NoSpacing"/>
        <w:jc w:val="both"/>
      </w:pPr>
      <w:r>
        <w:lastRenderedPageBreak/>
        <w:t xml:space="preserve">At a global scale, we find that a triple bottom line of increases in fishery profitability, food production, and conservation is a realistic outcome of fishery recovery in </w:t>
      </w:r>
      <w:r w:rsidR="00960E29">
        <w:t>58</w:t>
      </w:r>
      <w:r>
        <w:t>% of global fisheries.</w:t>
      </w:r>
      <w:r w:rsidRPr="00A74CD5">
        <w:rPr>
          <w:rStyle w:val="FootnoteReference"/>
        </w:rPr>
        <w:footnoteReference w:id="2"/>
      </w:r>
      <w:r>
        <w:t xml:space="preserve">  Consider the case in which all global fisheries adopt management approaches that allow them to control harvest in an economically efficient manner (Policy #4 above).  Figure </w:t>
      </w:r>
      <w:r w:rsidR="00A51307">
        <w:t>2</w:t>
      </w:r>
      <w:r>
        <w:t xml:space="preserve"> show</w:t>
      </w:r>
      <w:r w:rsidR="00686256">
        <w:t>s</w:t>
      </w:r>
      <w:r>
        <w:t xml:space="preserve"> the </w:t>
      </w:r>
      <w:r w:rsidR="00211E4C">
        <w:t xml:space="preserve">change </w:t>
      </w:r>
      <w:r>
        <w:t xml:space="preserve">in </w:t>
      </w:r>
      <w:r w:rsidR="007446BB">
        <w:t xml:space="preserve">steady state </w:t>
      </w:r>
      <w:r>
        <w:t>biomass (horizontal axis) and fishery y</w:t>
      </w:r>
      <w:r w:rsidR="007446BB">
        <w:t>ield (vertical axis) relative</w:t>
      </w:r>
      <w:r w:rsidR="00B168FD">
        <w:t xml:space="preserve"> to status quo fishing (P0</w:t>
      </w:r>
      <w:r w:rsidR="007446BB">
        <w:t>)</w:t>
      </w:r>
      <w:r w:rsidR="00172ECC">
        <w:t xml:space="preserve"> by the year 2032</w:t>
      </w:r>
      <w:r w:rsidR="007446BB">
        <w:t xml:space="preserve">.  Each point represents a country, and the size of the dot represents the increase in fishery profits. </w:t>
      </w:r>
    </w:p>
    <w:p w14:paraId="4F6C0A6B" w14:textId="65E51DC0" w:rsidR="00A07F89" w:rsidRDefault="00686256" w:rsidP="00525F6A">
      <w:pPr>
        <w:pStyle w:val="Caption"/>
        <w:jc w:val="both"/>
      </w:pPr>
      <w:r>
        <w:rPr>
          <w:noProof/>
        </w:rPr>
        <w:drawing>
          <wp:inline distT="0" distB="0" distL="0" distR="0" wp14:anchorId="303A1243" wp14:editId="7E9E003D">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ercent.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commentRangeStart w:id="23"/>
      <w:r w:rsidR="00A07F89">
        <w:t xml:space="preserve">Figure </w:t>
      </w:r>
      <w:fldSimple w:instr=" SEQ Figure \* ARABIC ">
        <w:r w:rsidR="00FC5293">
          <w:rPr>
            <w:noProof/>
          </w:rPr>
          <w:t>2</w:t>
        </w:r>
      </w:fldSimple>
      <w:commentRangeEnd w:id="23"/>
      <w:r w:rsidR="00C84BA8">
        <w:rPr>
          <w:rStyle w:val="CommentReference"/>
          <w:b w:val="0"/>
          <w:bCs w:val="0"/>
          <w:color w:val="auto"/>
        </w:rPr>
        <w:commentReference w:id="23"/>
      </w:r>
      <w:r w:rsidR="00A07F89">
        <w:t xml:space="preserve">: Changes in steady state biomass, </w:t>
      </w:r>
      <w:proofErr w:type="gramStart"/>
      <w:r w:rsidR="00A07F89">
        <w:t>fishery yield</w:t>
      </w:r>
      <w:proofErr w:type="gramEnd"/>
      <w:r w:rsidR="00A07F89">
        <w:t>, and profit by 2046 under economically optimal harvest strategy</w:t>
      </w:r>
    </w:p>
    <w:p w14:paraId="79BF5438" w14:textId="21B33481" w:rsidR="007446BB" w:rsidRDefault="007446BB" w:rsidP="00525F6A">
      <w:pPr>
        <w:pStyle w:val="NoSpacing"/>
        <w:jc w:val="both"/>
      </w:pPr>
      <w:r>
        <w:t xml:space="preserve">While </w:t>
      </w:r>
      <w:r w:rsidR="00686256">
        <w:t>the majority of</w:t>
      </w:r>
      <w:r>
        <w:t xml:space="preserve"> countries stand to gain in all three dimensions,</w:t>
      </w:r>
      <w:r w:rsidR="00686256">
        <w:t xml:space="preserve"> some countries show declines in biomass relative to the status quo. </w:t>
      </w:r>
      <w:commentRangeStart w:id="24"/>
      <w:commentRangeStart w:id="25"/>
      <w:r w:rsidR="00686256">
        <w:t>This situation may arise if</w:t>
      </w:r>
      <w:r w:rsidR="00172ECC">
        <w:t xml:space="preserve"> the</w:t>
      </w:r>
      <w:r w:rsidR="00686256">
        <w:t xml:space="preserve"> current exploitation levels in a country</w:t>
      </w:r>
      <w:r w:rsidR="00172ECC">
        <w:t>’s large fisheries</w:t>
      </w:r>
      <w:r w:rsidR="00686256">
        <w:t xml:space="preserve"> are estimated to be low, in which case the status quo will result in less than optimal exploitation</w:t>
      </w:r>
      <w:r w:rsidR="00960E29">
        <w:t xml:space="preserve"> after recovery</w:t>
      </w:r>
      <w:commentRangeEnd w:id="24"/>
      <w:r w:rsidR="00A51307">
        <w:rPr>
          <w:rStyle w:val="CommentReference"/>
        </w:rPr>
        <w:commentReference w:id="24"/>
      </w:r>
      <w:r w:rsidR="00686256">
        <w:t>.</w:t>
      </w:r>
      <w:commentRangeEnd w:id="25"/>
      <w:r w:rsidR="00334F92">
        <w:rPr>
          <w:rStyle w:val="CommentReference"/>
        </w:rPr>
        <w:commentReference w:id="25"/>
      </w:r>
      <w:r>
        <w:t xml:space="preserve"> </w:t>
      </w:r>
      <w:commentRangeStart w:id="26"/>
      <w:r>
        <w:t xml:space="preserve">Figure </w:t>
      </w:r>
      <w:r w:rsidR="00C642FD">
        <w:t>2</w:t>
      </w:r>
      <w:r>
        <w:t xml:space="preserve"> also suggests a prioritization: countries with the greatest potential gains in conservation are farthest east, those with greatest gains in food are farthest north, and those with greatest gains in profits are the largest dots</w:t>
      </w:r>
      <w:commentRangeEnd w:id="26"/>
      <w:r w:rsidR="00C642FD">
        <w:rPr>
          <w:rStyle w:val="CommentReference"/>
        </w:rPr>
        <w:commentReference w:id="26"/>
      </w:r>
      <w:r>
        <w:t>.</w:t>
      </w:r>
    </w:p>
    <w:p w14:paraId="3C0EEE9E" w14:textId="77777777" w:rsidR="007446BB" w:rsidRDefault="007446BB" w:rsidP="00525F6A">
      <w:pPr>
        <w:pStyle w:val="NoSpacing"/>
        <w:jc w:val="both"/>
      </w:pPr>
    </w:p>
    <w:p w14:paraId="4A51A994" w14:textId="5D32F6A5" w:rsidR="00D730DA" w:rsidRDefault="007446BB" w:rsidP="00D730DA">
      <w:pPr>
        <w:pStyle w:val="NoSpacing"/>
        <w:jc w:val="both"/>
      </w:pPr>
      <w:r>
        <w:t xml:space="preserve">While the results thus far suggest that nearly every country in the world stands to gain from fishery recovery regardless of its objective, some important tradeoffs also emerge across recovery policies.  </w:t>
      </w:r>
      <w:r w:rsidR="001163E9">
        <w:lastRenderedPageBreak/>
        <w:t xml:space="preserve">Policies </w:t>
      </w:r>
      <w:r w:rsidR="00B168FD">
        <w:t>P1-P4</w:t>
      </w:r>
      <w:r w:rsidR="001163E9">
        <w:t xml:space="preserve"> are all expected to give rise to increases in biomass of fish</w:t>
      </w:r>
      <w:r w:rsidR="008457BF">
        <w:t>, relative to today</w:t>
      </w:r>
      <w:r w:rsidR="001163E9">
        <w:t xml:space="preserve"> (this is the definition of “recovery”), though </w:t>
      </w:r>
      <w:r w:rsidR="00816890">
        <w:t xml:space="preserve">to different levels; </w:t>
      </w:r>
      <w:r w:rsidR="001163E9">
        <w:t xml:space="preserve">we expect </w:t>
      </w:r>
      <w:r w:rsidR="00C642FD">
        <w:t xml:space="preserve">biomass of stocks managed under policy </w:t>
      </w:r>
      <w:r w:rsidR="00B168FD">
        <w:t>P4</w:t>
      </w:r>
      <w:r w:rsidR="001163E9">
        <w:t xml:space="preserve"> to </w:t>
      </w:r>
      <w:r w:rsidR="00C642FD">
        <w:t>increase by the largest percentage</w:t>
      </w:r>
      <w:r w:rsidR="001163E9">
        <w:t>.</w:t>
      </w:r>
      <w:r w:rsidR="001163E9" w:rsidRPr="00A74CD5">
        <w:rPr>
          <w:rStyle w:val="FootnoteReference"/>
        </w:rPr>
        <w:footnoteReference w:id="3"/>
      </w:r>
      <w:r w:rsidR="00B168FD">
        <w:t xml:space="preserve">  </w:t>
      </w:r>
      <w:r w:rsidR="001163E9">
        <w:t xml:space="preserve">Policies </w:t>
      </w:r>
      <w:r w:rsidR="00B168FD">
        <w:t>P1 and P2</w:t>
      </w:r>
      <w:r w:rsidR="001163E9">
        <w:t xml:space="preserve"> are “food maximizing” in the sense that both will result in fishery recovery </w:t>
      </w:r>
      <w:r w:rsidR="00B168FD">
        <w:t xml:space="preserve">to </w:t>
      </w:r>
      <w:proofErr w:type="spellStart"/>
      <w:r w:rsidR="00B168FD">
        <w:t>Bmsy</w:t>
      </w:r>
      <w:proofErr w:type="spellEnd"/>
      <w:r w:rsidR="00B168FD">
        <w:t xml:space="preserve">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very design, P3 and P4 are engineered for economic profitability, though P4, which adopts institutional reform that raises prices and lowers costs, will return larger profits than does P3.  Figure </w:t>
      </w:r>
      <w:r w:rsidR="00D730DA">
        <w:t>3</w:t>
      </w:r>
      <w:r w:rsidR="001C72C6">
        <w:t xml:space="preserve"> illustrates these tradeoffs for the aggregated global fishery and for a few select regions of interest.</w:t>
      </w:r>
      <w:r w:rsidR="00D730DA">
        <w:t xml:space="preserve">  Achieving a triple bottom line is possible for some fisheries, but tradeoffs still exist (Figure 3).  This suggests that clearly articulating the objectives of fishery reform are crucial to targeting the right policy. </w:t>
      </w:r>
    </w:p>
    <w:p w14:paraId="23E4EA0F" w14:textId="6B55DE2D" w:rsidR="001C72C6" w:rsidRDefault="001C72C6" w:rsidP="00525F6A">
      <w:pPr>
        <w:pStyle w:val="NoSpacing"/>
        <w:jc w:val="both"/>
      </w:pPr>
    </w:p>
    <w:p w14:paraId="4F700198" w14:textId="77777777" w:rsidR="009118D5" w:rsidRDefault="009118D5" w:rsidP="00525F6A">
      <w:pPr>
        <w:pStyle w:val="NoSpacing"/>
        <w:jc w:val="both"/>
      </w:pPr>
    </w:p>
    <w:p w14:paraId="19BD3565" w14:textId="072CFAED" w:rsidR="00A07F89" w:rsidRDefault="009118D5" w:rsidP="00525F6A">
      <w:pPr>
        <w:pStyle w:val="Caption"/>
        <w:jc w:val="both"/>
      </w:pPr>
      <w:r>
        <w:rPr>
          <w:noProof/>
        </w:rPr>
        <w:drawing>
          <wp:inline distT="0" distB="0" distL="0" distR="0" wp14:anchorId="025B62AE" wp14:editId="2684CB17">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00A07F89">
        <w:t xml:space="preserve">Figure </w:t>
      </w:r>
      <w:fldSimple w:instr=" SEQ Figure \* ARABIC ">
        <w:r w:rsidR="00FC5293">
          <w:rPr>
            <w:noProof/>
          </w:rPr>
          <w:t>3</w:t>
        </w:r>
      </w:fldSimple>
      <w:r w:rsidR="00A07F89">
        <w:t xml:space="preserve">: </w:t>
      </w:r>
      <w:r w:rsidR="00C24ED8">
        <w:t>T</w:t>
      </w:r>
      <w:r w:rsidR="00A07F89">
        <w:t>radeoffs</w:t>
      </w:r>
      <w:r w:rsidR="00C24ED8">
        <w:t xml:space="preserve"> between P1 (blue), P2 (green), P3 (purple), and P4 (red)</w:t>
      </w:r>
      <w:r w:rsidR="00A07F89">
        <w:t xml:space="preserve"> for select fishing nations and the world</w:t>
      </w:r>
    </w:p>
    <w:p w14:paraId="52E22BD0" w14:textId="09C14C6B" w:rsidR="00E3139B" w:rsidRDefault="00E3139B" w:rsidP="00525F6A">
      <w:pPr>
        <w:pStyle w:val="NoSpacing"/>
        <w:jc w:val="both"/>
      </w:pPr>
      <w:commentRangeStart w:id="27"/>
      <w:r>
        <w:t xml:space="preserve">Figure </w:t>
      </w:r>
      <w:r w:rsidR="00D730DA">
        <w:t>3</w:t>
      </w:r>
      <w:r>
        <w:t xml:space="preserve"> </w:t>
      </w:r>
      <w:commentRangeEnd w:id="27"/>
      <w:r w:rsidR="0092026F">
        <w:rPr>
          <w:rStyle w:val="CommentReference"/>
        </w:rPr>
        <w:commentReference w:id="27"/>
      </w:r>
      <w:r>
        <w:t xml:space="preserve">also suggests an intriguing opportunity: In comparing results for P3 vs. P4, we see only small differences in biomass and food, but very large differences in fishery profitability.  Policy P4 is meant to simulate a property rights system such as a cooperative (cite Deacon), a TURF (cite </w:t>
      </w:r>
      <w:proofErr w:type="spellStart"/>
      <w:r>
        <w:t>Cancino</w:t>
      </w:r>
      <w:proofErr w:type="spellEnd"/>
      <w:r>
        <w:t xml:space="preserve"> </w:t>
      </w:r>
      <w:proofErr w:type="spellStart"/>
      <w:r>
        <w:t>Wilen</w:t>
      </w:r>
      <w:proofErr w:type="spellEnd"/>
      <w:r>
        <w:t>), or an ITQ (cite Newell</w:t>
      </w:r>
      <w:r w:rsidR="00C7767D">
        <w:t>, Costello et al.</w:t>
      </w:r>
      <w:r>
        <w:t xml:space="preserve">).  While much debate exists about allocation, distribution, and equity under these approaches, the evidence of increases in prices and decreases in costs is </w:t>
      </w:r>
      <w:r w:rsidR="00C7767D">
        <w:t xml:space="preserve">robust across case </w:t>
      </w:r>
      <w:commentRangeStart w:id="28"/>
      <w:r w:rsidR="00C7767D">
        <w:t>studies</w:t>
      </w:r>
      <w:commentRangeEnd w:id="28"/>
      <w:r w:rsidR="00D730DA">
        <w:rPr>
          <w:rStyle w:val="CommentReference"/>
        </w:rPr>
        <w:commentReference w:id="28"/>
      </w:r>
      <w:r>
        <w:t xml:space="preserve">.  We surveyed the literature and adopted mid-point estimates of these values: prices increase by </w:t>
      </w:r>
      <w:r w:rsidR="001B1C7C">
        <w:lastRenderedPageBreak/>
        <w:t>20</w:t>
      </w:r>
      <w:r>
        <w:t xml:space="preserve">% and the cost parameter decreases by </w:t>
      </w:r>
      <w:r w:rsidR="001B1C7C">
        <w:t>20</w:t>
      </w:r>
      <w:r>
        <w:t>% under P4.  These changes cause the optimal management approach (P3 vs. P4) to change (See Figure SX in supplement for examples of policy functions under P3 vs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enormous economic consequences.  Our global estimates suggest that moving from P3 to P4 could increase fishery profit by </w:t>
      </w:r>
      <w:r w:rsidR="00403957">
        <w:t>3</w:t>
      </w:r>
      <w:r w:rsidR="00CA6E1C">
        <w:t xml:space="preserve">2% </w:t>
      </w:r>
      <w:r>
        <w:t>- this is</w:t>
      </w:r>
      <w:r w:rsidR="00CA6E1C">
        <w:t xml:space="preserve"> </w:t>
      </w:r>
      <w:r w:rsidR="00403957">
        <w:t>more than</w:t>
      </w:r>
      <w:r w:rsidR="00CA6E1C">
        <w:t xml:space="preserve"> half of the</w:t>
      </w:r>
      <w:r>
        <w:t xml:space="preserve"> entire gain in profit that would arise in moving from P0 to P3</w:t>
      </w:r>
      <w:r w:rsidR="00D730DA">
        <w:t xml:space="preserve"> (figure 4). </w:t>
      </w:r>
      <w:commentRangeStart w:id="29"/>
      <w:r w:rsidR="00C7767D">
        <w:t>For many countries, and for the globe as a whole, the likely</w:t>
      </w:r>
      <w:r w:rsidR="00403957">
        <w:t xml:space="preserve"> additional</w:t>
      </w:r>
      <w:r w:rsidR="00C7767D">
        <w:t xml:space="preserve"> gains from institutional reforms are </w:t>
      </w:r>
      <w:r w:rsidR="00A93E65">
        <w:t>nearly as</w:t>
      </w:r>
      <w:r w:rsidR="00C7767D">
        <w:t xml:space="preserve"> significant </w:t>
      </w:r>
      <w:r w:rsidR="00A93E65">
        <w:t xml:space="preserve">as </w:t>
      </w:r>
      <w:r w:rsidR="00C7767D">
        <w:t>the gains that would arise from even perfectly fine-tuning harvests over time.</w:t>
      </w:r>
      <w:commentRangeEnd w:id="29"/>
      <w:r w:rsidR="008457BF">
        <w:rPr>
          <w:rStyle w:val="CommentReference"/>
        </w:rPr>
        <w:commentReference w:id="29"/>
      </w:r>
    </w:p>
    <w:p w14:paraId="3E0B80AA" w14:textId="579D6DA0" w:rsidR="00A07F89" w:rsidRDefault="00A93E65" w:rsidP="00525F6A">
      <w:pPr>
        <w:pStyle w:val="Caption"/>
        <w:jc w:val="both"/>
      </w:pPr>
      <w:r>
        <w:rPr>
          <w:noProof/>
        </w:rPr>
        <w:drawing>
          <wp:inline distT="0" distB="0" distL="0" distR="0" wp14:anchorId="50F4ED85" wp14:editId="0C0EF4E5">
            <wp:extent cx="5943600" cy="371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Start w:id="30"/>
      <w:r w:rsidR="00A07F89">
        <w:t xml:space="preserve">Figure </w:t>
      </w:r>
      <w:fldSimple w:instr=" SEQ Figure \* ARABIC ">
        <w:r w:rsidR="00FC5293">
          <w:rPr>
            <w:noProof/>
          </w:rPr>
          <w:t>4</w:t>
        </w:r>
      </w:fldSimple>
      <w:r w:rsidR="00A07F89">
        <w:t>: Economic gains from pursuing the optimal harvest strategy relative to the status quo (red bar) and additional gains from implementing catch shares (blue bars)</w:t>
      </w:r>
      <w:commentRangeEnd w:id="30"/>
      <w:r w:rsidR="009C34FF">
        <w:rPr>
          <w:rStyle w:val="CommentReference"/>
          <w:b w:val="0"/>
          <w:bCs w:val="0"/>
          <w:color w:val="auto"/>
        </w:rPr>
        <w:commentReference w:id="30"/>
      </w:r>
      <w:r w:rsidR="00D730DA">
        <w:t>. The bottom segment of each bar represents the upside from managing the biological stock more efficiently (going from P0 to P3).  The top segment represents the additional upside from engaging in institutional reforms that increase economic efficiency (going from P3 to P4).</w:t>
      </w:r>
    </w:p>
    <w:p w14:paraId="465D0D39" w14:textId="481D18B3" w:rsidR="008F432D" w:rsidRDefault="00C7767D" w:rsidP="00525F6A">
      <w:pPr>
        <w:pStyle w:val="NoSpacing"/>
        <w:jc w:val="both"/>
      </w:pPr>
      <w:commentRangeStart w:id="31"/>
      <w:r>
        <w:t xml:space="preserve">To ensure model </w:t>
      </w:r>
      <w:commentRangeEnd w:id="31"/>
      <w:r w:rsidR="0046421B">
        <w:rPr>
          <w:rStyle w:val="CommentReference"/>
        </w:rPr>
        <w:commentReference w:id="31"/>
      </w:r>
      <w:r>
        <w:t>tractability and to apply it at a global scale required making a number of simplifying assumptions.  The SOM contains an extensive set of robustness checks and sensitivity analyses; we note a few here.  First, since our entire analysis is built on estimates of the current fishery status, it is natural to ask how sensitive our results are to those estimates.  We</w:t>
      </w:r>
      <w:r w:rsidR="001D6942">
        <w:t xml:space="preserve"> </w:t>
      </w:r>
      <w:r w:rsidR="00145F3E">
        <w:t>performed numerous</w:t>
      </w:r>
      <w:r w:rsidR="001D6942">
        <w:t xml:space="preserve"> jackknifing routine</w:t>
      </w:r>
      <w:r w:rsidR="00145F3E">
        <w:t>s</w:t>
      </w:r>
      <w:r w:rsidR="001D6942">
        <w:t xml:space="preserve"> to estimate</w:t>
      </w:r>
      <w:r w:rsidR="00145F3E">
        <w:t xml:space="preserve"> our model’s</w:t>
      </w:r>
      <w:r w:rsidR="001D6942">
        <w:t xml:space="preserve"> ability to predict out of sample, broken out by region and fishery size. Current result</w:t>
      </w:r>
      <w:r w:rsidR="003079C6">
        <w:t>s</w:t>
      </w:r>
      <w:r w:rsidR="001D6942">
        <w:t xml:space="preserve"> suggest that our methods for estimating </w:t>
      </w:r>
      <w:r w:rsidR="00F324D2">
        <w:t>biomass and fishing mortality relative to their respective reference points</w:t>
      </w:r>
      <w:r w:rsidR="001D6942">
        <w:t xml:space="preserve"> are more robust for </w:t>
      </w:r>
      <w:r w:rsidR="003079C6">
        <w:t xml:space="preserve">fisheries </w:t>
      </w:r>
      <w:r w:rsidR="001D6942">
        <w:t>in the developed world that are not extremely overfished</w:t>
      </w:r>
      <w:r w:rsidR="003079C6">
        <w:t xml:space="preserve"> and that are experiencing relatively larger levels of catch. </w:t>
      </w:r>
      <w:r>
        <w:t>Second, the economic upside, and the optimized policies P3 and P4, depend on our estimates of economic parameters (prices and costs).</w:t>
      </w:r>
      <w:r w:rsidR="00A046BE">
        <w:t xml:space="preserve"> Because price data </w:t>
      </w:r>
      <w:r w:rsidR="00334F92">
        <w:t>are</w:t>
      </w:r>
      <w:r w:rsidR="00A046BE">
        <w:t xml:space="preserve"> not available for most cou</w:t>
      </w:r>
      <w:r w:rsidR="00DE6836">
        <w:t>ntries, we adopt global average prices</w:t>
      </w:r>
      <w:r w:rsidR="00A046BE">
        <w:t xml:space="preserve"> by species category derived from export values available from the FAO.</w:t>
      </w:r>
      <w:r w:rsidR="00910BD7">
        <w:t xml:space="preserve"> </w:t>
      </w:r>
      <w:r w:rsidR="001B4D85">
        <w:t xml:space="preserve">We model costs </w:t>
      </w:r>
      <w:r w:rsidR="00DE6836">
        <w:t>by identifying the unassessed fisheries estimated to be in bioeconom</w:t>
      </w:r>
      <w:r w:rsidR="001B4D85">
        <w:t xml:space="preserve">ic equilibrium and setting costs such that profits </w:t>
      </w:r>
      <w:r w:rsidR="001B4D85">
        <w:lastRenderedPageBreak/>
        <w:t>equal zero</w:t>
      </w:r>
      <w:r w:rsidR="00DE6836">
        <w:t xml:space="preserve">. </w:t>
      </w:r>
      <w:r>
        <w:t>We</w:t>
      </w:r>
      <w:r w:rsidR="00DE6836">
        <w:t xml:space="preserve"> (will)</w:t>
      </w:r>
      <w:r w:rsidR="00A046BE">
        <w:t xml:space="preserve"> </w:t>
      </w:r>
      <w:r>
        <w:t>conduct</w:t>
      </w:r>
      <w:r w:rsidR="00DE6836">
        <w:t>(</w:t>
      </w:r>
      <w:proofErr w:type="spellStart"/>
      <w:r w:rsidR="00A046BE">
        <w:t>ed</w:t>
      </w:r>
      <w:proofErr w:type="spellEnd"/>
      <w:r w:rsidR="00DE6836">
        <w:t>)</w:t>
      </w:r>
      <w:r>
        <w:t xml:space="preserve"> a sensitivity analysis</w:t>
      </w:r>
      <w:r w:rsidR="00A046BE">
        <w:t xml:space="preserve"> examining the effects of a range</w:t>
      </w:r>
      <w:r w:rsidR="00DE6836">
        <w:t xml:space="preserve"> of </w:t>
      </w:r>
      <w:r w:rsidR="00960E29">
        <w:t xml:space="preserve">these </w:t>
      </w:r>
      <w:r w:rsidR="00DE6836">
        <w:t>biological and economic parameters</w:t>
      </w:r>
      <w:r>
        <w:t xml:space="preserve"> … </w:t>
      </w:r>
      <w:r w:rsidR="00D20D77">
        <w:t>MORE HERE.</w:t>
      </w:r>
    </w:p>
    <w:p w14:paraId="7AD13020" w14:textId="77777777" w:rsidR="00D20D77" w:rsidRDefault="00D20D77" w:rsidP="00525F6A">
      <w:pPr>
        <w:pStyle w:val="NoSpacing"/>
        <w:jc w:val="both"/>
      </w:pPr>
    </w:p>
    <w:p w14:paraId="46303575" w14:textId="36A57E4D" w:rsidR="00D20D77" w:rsidRDefault="00D20D77" w:rsidP="00525F6A">
      <w:pPr>
        <w:pStyle w:val="NoSpacing"/>
        <w:jc w:val="both"/>
      </w:pPr>
      <w:r>
        <w:t xml:space="preserve">To our knowledge this is the first attempt to estimate the distributional benefits, tradeoffs, and timing of recovery </w:t>
      </w:r>
      <w:r w:rsidR="00B07485">
        <w:t xml:space="preserve">for individual fisheries </w:t>
      </w:r>
      <w:r>
        <w:t xml:space="preserve">at a global scale.  </w:t>
      </w:r>
      <w:commentRangeStart w:id="32"/>
      <w:r>
        <w:t>Our main finding is that with appropriate reforms, a triple bottom line is possible: At a global scale we estimate that it is possible to simultaneously increase fisheries profits (</w:t>
      </w:r>
      <w:r w:rsidR="00403957">
        <w:t>59</w:t>
      </w:r>
      <w:r>
        <w:t>%), food from the sea (</w:t>
      </w:r>
      <w:r w:rsidR="00403957">
        <w:t>52</w:t>
      </w:r>
      <w:r>
        <w:t>%) and fish in the water (</w:t>
      </w:r>
      <w:r w:rsidR="00403957">
        <w:t>30</w:t>
      </w:r>
      <w:r>
        <w:t xml:space="preserve">%).  </w:t>
      </w:r>
      <w:commentRangeEnd w:id="32"/>
      <w:r w:rsidR="00403957">
        <w:rPr>
          <w:rStyle w:val="CommentReference"/>
        </w:rPr>
        <w:commentReference w:id="32"/>
      </w:r>
      <w:r>
        <w:t xml:space="preserve">To the extent that a country favors one of these objectives over the others, several policy options are available, and our analysis provides guidance about how to recovery fisheries to best achieve that objective.  We also found that the laser focus on managing the size of the fish stock (by fisheries scientists, economists, and managers over the past 20 years) may be </w:t>
      </w:r>
      <w:r w:rsidR="00260FAF">
        <w:t>missing the broader picture</w:t>
      </w:r>
      <w:r>
        <w:t xml:space="preserve">, particularly if we value economic performance. </w:t>
      </w:r>
      <w:r w:rsidR="00260FAF">
        <w:t xml:space="preserve"> Rather, by reforming both the institutions  (for example, through catch shares) and the harvest policies of fisheries we can achieve much more substantial gains in </w:t>
      </w:r>
      <w:commentRangeStart w:id="33"/>
      <w:r w:rsidR="00260FAF">
        <w:t xml:space="preserve">benefits </w:t>
      </w:r>
      <w:commentRangeEnd w:id="33"/>
      <w:r w:rsidR="00F324D2">
        <w:rPr>
          <w:rStyle w:val="CommentReference"/>
        </w:rPr>
        <w:commentReference w:id="33"/>
      </w:r>
      <w:r w:rsidR="00260FAF">
        <w:t>across multiple objectives.</w:t>
      </w:r>
      <w:r>
        <w:t xml:space="preserve"> </w:t>
      </w:r>
    </w:p>
    <w:p w14:paraId="427FB0D5" w14:textId="77777777" w:rsidR="00D20D77" w:rsidRDefault="00D20D77" w:rsidP="00525F6A">
      <w:pPr>
        <w:pStyle w:val="NoSpacing"/>
        <w:jc w:val="both"/>
      </w:pPr>
    </w:p>
    <w:p w14:paraId="37AFA15D" w14:textId="60642B27" w:rsidR="00D20D77" w:rsidRDefault="00925EDA" w:rsidP="00525F6A">
      <w:pPr>
        <w:pStyle w:val="NoSpacing"/>
        <w:jc w:val="both"/>
      </w:pPr>
      <w:r>
        <w:t>So, as a thought experiment, by reforming fisheries today, where might they be by the year 2048?</w:t>
      </w:r>
      <w:r w:rsidR="00C77D12">
        <w:t xml:space="preserve"> </w:t>
      </w:r>
      <w:r w:rsidR="00D20D77">
        <w:t xml:space="preserve">We ran that </w:t>
      </w:r>
      <w:commentRangeStart w:id="34"/>
      <w:r w:rsidR="00D20D77">
        <w:t>experiment</w:t>
      </w:r>
      <w:commentRangeEnd w:id="34"/>
      <w:r w:rsidR="00F324D2">
        <w:rPr>
          <w:rStyle w:val="CommentReference"/>
        </w:rPr>
        <w:commentReference w:id="34"/>
      </w:r>
      <w:r w:rsidR="00D20D77">
        <w:t xml:space="preserve">, and found that the mean time to recovery would be </w:t>
      </w:r>
      <w:r w:rsidR="00AA7D60">
        <w:t xml:space="preserve">5.3 </w:t>
      </w:r>
      <w:r w:rsidR="00D20D77">
        <w:t xml:space="preserve">years (standard deviation of </w:t>
      </w:r>
      <w:r w:rsidR="00AA7D60">
        <w:t>3.46</w:t>
      </w:r>
      <w:r w:rsidR="00D20D77">
        <w:t xml:space="preserve">).  By the year 2048, </w:t>
      </w:r>
      <w:r w:rsidR="00FD2183">
        <w:t xml:space="preserve">this model predicts that </w:t>
      </w:r>
      <w:r w:rsidR="00D20D77">
        <w:t xml:space="preserve">such a global movement </w:t>
      </w:r>
      <w:r w:rsidR="00FD2183">
        <w:t>would</w:t>
      </w:r>
      <w:r w:rsidR="00AA7D60">
        <w:t xml:space="preserve"> recover 98% of the world’s overfished stocks.</w:t>
      </w:r>
      <w:r>
        <w:t xml:space="preserve"> </w:t>
      </w:r>
    </w:p>
    <w:p w14:paraId="67CE3949" w14:textId="77777777" w:rsidR="001C72C6" w:rsidRDefault="001C72C6" w:rsidP="00525F6A">
      <w:pPr>
        <w:pStyle w:val="NoSpacing"/>
        <w:jc w:val="both"/>
      </w:pPr>
    </w:p>
    <w:p w14:paraId="6D7890D0" w14:textId="77777777" w:rsidR="001C72C6" w:rsidRDefault="001C72C6" w:rsidP="00525F6A">
      <w:pPr>
        <w:pStyle w:val="NoSpacing"/>
        <w:jc w:val="both"/>
      </w:pPr>
    </w:p>
    <w:p w14:paraId="45587FF6" w14:textId="77777777" w:rsidR="007446BB" w:rsidRDefault="007446BB" w:rsidP="00525F6A">
      <w:pPr>
        <w:pStyle w:val="NoSpacing"/>
        <w:jc w:val="both"/>
      </w:pPr>
    </w:p>
    <w:p w14:paraId="6F31D8B5" w14:textId="77777777" w:rsidR="000F3FA6" w:rsidRDefault="000F3FA6" w:rsidP="00525F6A">
      <w:pPr>
        <w:pStyle w:val="NoSpacing"/>
        <w:jc w:val="both"/>
      </w:pPr>
    </w:p>
    <w:p w14:paraId="66537783" w14:textId="77777777" w:rsidR="00CF2BF2" w:rsidRDefault="00CF2BF2" w:rsidP="00525F6A">
      <w:pPr>
        <w:pStyle w:val="NoSpacing"/>
        <w:jc w:val="both"/>
      </w:pPr>
    </w:p>
    <w:p w14:paraId="2B1CBBD3" w14:textId="77777777" w:rsidR="002F04BE" w:rsidRDefault="002F04BE" w:rsidP="00525F6A">
      <w:pPr>
        <w:pStyle w:val="NoSpacing"/>
        <w:jc w:val="both"/>
      </w:pPr>
    </w:p>
    <w:p w14:paraId="085E6253" w14:textId="77777777" w:rsidR="002F04BE" w:rsidRDefault="000F3FA6" w:rsidP="00525F6A">
      <w:pPr>
        <w:pStyle w:val="NoSpacing"/>
        <w:jc w:val="both"/>
      </w:pPr>
      <w:r>
        <w:t>References</w:t>
      </w:r>
    </w:p>
    <w:p w14:paraId="27EEC75F" w14:textId="77777777" w:rsidR="0060282C" w:rsidRDefault="0060282C" w:rsidP="00525F6A">
      <w:pPr>
        <w:pStyle w:val="NoSpacing"/>
        <w:jc w:val="both"/>
      </w:pPr>
    </w:p>
    <w:p w14:paraId="0E634A5A" w14:textId="77777777" w:rsidR="0060282C" w:rsidRDefault="0060282C" w:rsidP="00525F6A">
      <w:pPr>
        <w:pStyle w:val="NoSpacing"/>
        <w:jc w:val="both"/>
      </w:pPr>
    </w:p>
    <w:p w14:paraId="12281313" w14:textId="77777777" w:rsidR="00226E44" w:rsidRDefault="00226E44" w:rsidP="00525F6A">
      <w:pPr>
        <w:pStyle w:val="NoSpacing"/>
        <w:jc w:val="both"/>
      </w:pPr>
    </w:p>
    <w:p w14:paraId="2670721B" w14:textId="77777777" w:rsidR="00226E44" w:rsidRDefault="00226E44" w:rsidP="00525F6A">
      <w:pPr>
        <w:pStyle w:val="NoSpacing"/>
        <w:jc w:val="both"/>
      </w:pPr>
    </w:p>
    <w:p w14:paraId="42D6441C" w14:textId="77777777" w:rsidR="00D87657" w:rsidRDefault="00D87657" w:rsidP="00525F6A">
      <w:pPr>
        <w:pStyle w:val="NoSpacing"/>
        <w:jc w:val="both"/>
      </w:pPr>
    </w:p>
    <w:p w14:paraId="30FFB8E5" w14:textId="77777777" w:rsidR="00D57C92" w:rsidRDefault="00561764" w:rsidP="00525F6A">
      <w:pPr>
        <w:pStyle w:val="NoSpacing"/>
        <w:jc w:val="both"/>
      </w:pPr>
      <w:r>
        <w:t xml:space="preserve"> </w:t>
      </w:r>
      <w:r w:rsidR="00C91861">
        <w:t xml:space="preserve"> </w:t>
      </w:r>
      <w:r w:rsidR="00D57C92">
        <w:t xml:space="preserve">  </w:t>
      </w:r>
    </w:p>
    <w:p w14:paraId="5D64F10C" w14:textId="77777777" w:rsidR="001577DB" w:rsidRDefault="001577DB" w:rsidP="00525F6A">
      <w:pPr>
        <w:pStyle w:val="NoSpacing"/>
        <w:jc w:val="both"/>
      </w:pPr>
    </w:p>
    <w:p w14:paraId="04803A9F" w14:textId="77777777" w:rsidR="001577DB" w:rsidRDefault="001577DB" w:rsidP="00525F6A">
      <w:pPr>
        <w:pStyle w:val="NoSpacing"/>
        <w:jc w:val="both"/>
      </w:pPr>
    </w:p>
    <w:p w14:paraId="46559065" w14:textId="77777777" w:rsidR="001577DB" w:rsidRDefault="001577DB" w:rsidP="00525F6A">
      <w:pPr>
        <w:pStyle w:val="NoSpacing"/>
        <w:jc w:val="both"/>
      </w:pPr>
    </w:p>
    <w:sectPr w:rsidR="001577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yler Clavelle" w:date="2014-12-21T20:48:00Z" w:initials="TC">
    <w:p w14:paraId="371A93CF" w14:textId="10618909" w:rsidR="001B4EBA" w:rsidRDefault="001B4EBA">
      <w:pPr>
        <w:pStyle w:val="CommentText"/>
      </w:pPr>
      <w:r>
        <w:rPr>
          <w:rStyle w:val="CommentReference"/>
        </w:rPr>
        <w:annotationRef/>
      </w:r>
      <w:r>
        <w:t>Number of fisheries and total catch figures are for only those stocks in Projection Data (</w:t>
      </w:r>
      <w:proofErr w:type="spellStart"/>
      <w:r>
        <w:t>underfished</w:t>
      </w:r>
      <w:proofErr w:type="spellEnd"/>
      <w:r>
        <w:t xml:space="preserve"> included)</w:t>
      </w:r>
    </w:p>
  </w:comment>
  <w:comment w:id="1" w:author="Cody" w:date="2014-12-21T20:48:00Z" w:initials="C">
    <w:p w14:paraId="0229892C" w14:textId="4CC0F72C" w:rsidR="001B4EBA" w:rsidRDefault="001B4EBA">
      <w:pPr>
        <w:pStyle w:val="CommentText"/>
      </w:pPr>
      <w:r>
        <w:rPr>
          <w:rStyle w:val="CommentReference"/>
        </w:rPr>
        <w:annotationRef/>
      </w:r>
      <w:proofErr w:type="spellStart"/>
      <w:r>
        <w:t>Wher’es</w:t>
      </w:r>
      <w:proofErr w:type="spellEnd"/>
      <w:r>
        <w:t xml:space="preserve"> the map?!</w:t>
      </w:r>
    </w:p>
  </w:comment>
  <w:comment w:id="2" w:author="Cody" w:date="2014-12-21T21:08:00Z" w:initials="C">
    <w:p w14:paraId="45C96D49" w14:textId="4E851BFD" w:rsidR="001B4EBA" w:rsidRDefault="001B4EBA">
      <w:pPr>
        <w:pStyle w:val="CommentText"/>
      </w:pPr>
      <w:r>
        <w:rPr>
          <w:rStyle w:val="CommentReference"/>
        </w:rPr>
        <w:annotationRef/>
      </w:r>
      <w:r>
        <w:t xml:space="preserve">I think the first version of the abstract emphasizes the novelty of the study more than needed—it felt like we were a little insecure about the study.  I think the novel aspects you mention are important, but perhaps are better included in the cover letter and/or supplementary materials. </w:t>
      </w:r>
    </w:p>
  </w:comment>
  <w:comment w:id="3" w:author="Cody" w:date="2014-12-21T21:09:00Z" w:initials="C">
    <w:p w14:paraId="19081301" w14:textId="26482500" w:rsidR="001B4EBA" w:rsidRDefault="001B4EBA">
      <w:pPr>
        <w:pStyle w:val="CommentText"/>
      </w:pPr>
      <w:r>
        <w:rPr>
          <w:rStyle w:val="CommentReference"/>
        </w:rPr>
        <w:annotationRef/>
      </w:r>
      <w:r>
        <w:t>When these percentages are quoted, they are for the median fishery, yes?  So, the overall gain in fisheries profit (for example) may be much smaller or much larger than these figures based on where in the distribution of changes in profits the really large fisheries sit.  Are those figures available?  A brief mention of them might be useful.</w:t>
      </w:r>
    </w:p>
  </w:comment>
  <w:comment w:id="4" w:author="Cody" w:date="2014-12-21T21:10:00Z" w:initials="C">
    <w:p w14:paraId="063C7661" w14:textId="20B59F51" w:rsidR="001B4EBA" w:rsidRDefault="001B4EBA">
      <w:pPr>
        <w:pStyle w:val="CommentText"/>
      </w:pPr>
      <w:r>
        <w:rPr>
          <w:rStyle w:val="CommentReference"/>
        </w:rPr>
        <w:annotationRef/>
      </w:r>
      <w:r>
        <w:t xml:space="preserve">I'm wary of this claim, for the same reason as Dan's concerns.  Also, from the bar plot breaking this out, it seems like the influence of managing to MSY is still larger globally than catch shares.  </w:t>
      </w:r>
    </w:p>
  </w:comment>
  <w:comment w:id="5" w:author="Cody" w:date="2014-12-21T20:48:00Z" w:initials="C">
    <w:p w14:paraId="58696265" w14:textId="5DF0AAD6" w:rsidR="001B4EBA" w:rsidRDefault="001B4EBA">
      <w:pPr>
        <w:pStyle w:val="CommentText"/>
      </w:pPr>
      <w:r>
        <w:rPr>
          <w:rStyle w:val="CommentReference"/>
        </w:rPr>
        <w:annotationRef/>
      </w:r>
      <w:r>
        <w:t>It seems strange to say a 'fishery' has undertaken anything.</w:t>
      </w:r>
    </w:p>
  </w:comment>
  <w:comment w:id="6" w:author="Dan Ovando" w:date="2014-12-21T20:48:00Z" w:initials="DO">
    <w:p w14:paraId="723A17AB" w14:textId="77777777" w:rsidR="001B4EBA" w:rsidRDefault="001B4EBA">
      <w:pPr>
        <w:pStyle w:val="CommentText"/>
      </w:pPr>
      <w:r>
        <w:rPr>
          <w:rStyle w:val="CommentReference"/>
        </w:rPr>
        <w:annotationRef/>
      </w:r>
      <w:r>
        <w:t>Make a clearer argument here that these reforms have lessons</w:t>
      </w:r>
    </w:p>
  </w:comment>
  <w:comment w:id="7" w:author="Dan Ovando" w:date="2014-12-21T20:48:00Z" w:initials="DO">
    <w:p w14:paraId="7BAB6201" w14:textId="1E890E41" w:rsidR="001B4EBA" w:rsidRDefault="001B4EBA">
      <w:pPr>
        <w:pStyle w:val="CommentText"/>
      </w:pPr>
      <w:r>
        <w:rPr>
          <w:rStyle w:val="CommentReference"/>
        </w:rPr>
        <w:annotationRef/>
      </w:r>
      <w:r>
        <w:t>Do we have a citation for better economic performance?</w:t>
      </w:r>
    </w:p>
  </w:comment>
  <w:comment w:id="8" w:author="Dan Ovando" w:date="2014-12-21T20:48:00Z" w:initials="DO">
    <w:p w14:paraId="0AF49614" w14:textId="4D782E96" w:rsidR="001B4EBA" w:rsidRDefault="001B4EBA">
      <w:pPr>
        <w:pStyle w:val="CommentText"/>
      </w:pPr>
      <w:r>
        <w:rPr>
          <w:rStyle w:val="CommentReference"/>
        </w:rPr>
        <w:annotationRef/>
      </w:r>
      <w:r>
        <w:t>I’m a little confused by this point</w:t>
      </w:r>
    </w:p>
  </w:comment>
  <w:comment w:id="9" w:author="Dan Ovando" w:date="2014-12-21T20:48:00Z" w:initials="DO">
    <w:p w14:paraId="39AAE9DE" w14:textId="77777777" w:rsidR="001B4EBA" w:rsidRDefault="001B4EBA">
      <w:pPr>
        <w:pStyle w:val="CommentText"/>
      </w:pPr>
      <w:r>
        <w:rPr>
          <w:rStyle w:val="CommentReference"/>
        </w:rPr>
        <w:annotationRef/>
      </w:r>
      <w:r>
        <w:t>Confusing</w:t>
      </w:r>
    </w:p>
  </w:comment>
  <w:comment w:id="10" w:author="Cody" w:date="2014-12-21T20:48:00Z" w:initials="C">
    <w:p w14:paraId="113C49A4" w14:textId="50E1C682" w:rsidR="001B4EBA" w:rsidRDefault="001B4EBA">
      <w:pPr>
        <w:pStyle w:val="CommentText"/>
      </w:pPr>
      <w:r>
        <w:rPr>
          <w:rStyle w:val="CommentReference"/>
        </w:rPr>
        <w:annotationRef/>
      </w:r>
      <w:r>
        <w:t>Again, this question is tricky for me.</w:t>
      </w:r>
    </w:p>
  </w:comment>
  <w:comment w:id="11" w:author="Cody" w:date="2014-12-21T20:48:00Z" w:initials="C">
    <w:p w14:paraId="77E655F8" w14:textId="0C7B1AFF" w:rsidR="001B4EBA" w:rsidRDefault="001B4EBA">
      <w:pPr>
        <w:pStyle w:val="CommentText"/>
      </w:pPr>
      <w:r>
        <w:rPr>
          <w:rStyle w:val="CommentReference"/>
        </w:rPr>
        <w:annotationRef/>
      </w:r>
      <w:proofErr w:type="spellStart"/>
      <w:r>
        <w:t>Bzero</w:t>
      </w:r>
      <w:proofErr w:type="spellEnd"/>
      <w:r>
        <w:t xml:space="preserve"> often means virgin biomass, not the current biomass in the fisheries realm.  </w:t>
      </w:r>
    </w:p>
  </w:comment>
  <w:comment w:id="12" w:author="Dan Ovando" w:date="2014-12-21T20:48:00Z" w:initials="DO">
    <w:p w14:paraId="705DD0E8" w14:textId="77777777" w:rsidR="001B4EBA" w:rsidRDefault="001B4EBA">
      <w:pPr>
        <w:pStyle w:val="CommentText"/>
      </w:pPr>
      <w:r>
        <w:rPr>
          <w:rStyle w:val="CommentReference"/>
        </w:rPr>
        <w:annotationRef/>
      </w:r>
      <w:r>
        <w:t>Need cl</w:t>
      </w:r>
    </w:p>
  </w:comment>
  <w:comment w:id="13" w:author="Dan Ovando" w:date="2014-12-21T20:48:00Z" w:initials="DO">
    <w:p w14:paraId="5A243DA1" w14:textId="77777777" w:rsidR="001B4EBA" w:rsidRDefault="001B4EBA">
      <w:pPr>
        <w:pStyle w:val="CommentText"/>
      </w:pPr>
      <w:r>
        <w:rPr>
          <w:rStyle w:val="CommentReference"/>
        </w:rPr>
        <w:annotationRef/>
      </w:r>
      <w:r>
        <w:t>Need clearer lead in here</w:t>
      </w:r>
      <w:r>
        <w:tab/>
      </w:r>
    </w:p>
  </w:comment>
  <w:comment w:id="14" w:author="Cody" w:date="2014-12-21T20:48:00Z" w:initials="C">
    <w:p w14:paraId="5CF187D8" w14:textId="62807D75" w:rsidR="001B4EBA" w:rsidRDefault="001B4EBA">
      <w:pPr>
        <w:pStyle w:val="CommentText"/>
      </w:pPr>
      <w:r>
        <w:rPr>
          <w:rStyle w:val="CommentReference"/>
        </w:rPr>
        <w:annotationRef/>
      </w:r>
      <w:r>
        <w:t>I thought this part might confuse readers unfamiliar with fisheries and could be relegated to the SOM.</w:t>
      </w:r>
    </w:p>
  </w:comment>
  <w:comment w:id="15" w:author="Cody" w:date="2014-12-21T21:12:00Z" w:initials="C">
    <w:p w14:paraId="432BB059" w14:textId="571DFEE1" w:rsidR="001B4EBA" w:rsidRDefault="001B4EBA">
      <w:pPr>
        <w:pStyle w:val="CommentText"/>
      </w:pPr>
      <w:r>
        <w:rPr>
          <w:rStyle w:val="CommentReference"/>
        </w:rPr>
        <w:annotationRef/>
      </w:r>
      <w:r>
        <w:t>This is a potentially tricky assumption.  Just so I have this right, this means that if costs=F*10 (for example), biomass is 100 you apply an F (or u) of 0.2, you get 20 units of fish and it costs you $2.  If biomass is 10000, you apply an F of 0.2, you get 2000 units of fish and it still costs you $2.  Is this how the model works?</w:t>
      </w:r>
    </w:p>
  </w:comment>
  <w:comment w:id="16" w:author="Cody" w:date="2014-12-21T20:48:00Z" w:initials="C">
    <w:p w14:paraId="680E0F62" w14:textId="01B5E9CB" w:rsidR="001B4EBA" w:rsidRDefault="001B4EBA">
      <w:pPr>
        <w:pStyle w:val="CommentText"/>
      </w:pPr>
      <w:r>
        <w:rPr>
          <w:rStyle w:val="CommentReference"/>
        </w:rPr>
        <w:annotationRef/>
      </w:r>
      <w:r>
        <w:t xml:space="preserve">I changed this to refer directly to the reference points because it takes one step of ‘translation’ out of the readers mind.  </w:t>
      </w:r>
    </w:p>
  </w:comment>
  <w:comment w:id="17" w:author="Cody" w:date="2014-12-21T20:48:00Z" w:initials="C">
    <w:p w14:paraId="4F7A5180" w14:textId="5E4BB645" w:rsidR="001B4EBA" w:rsidRDefault="001B4EBA">
      <w:pPr>
        <w:pStyle w:val="CommentText"/>
      </w:pPr>
      <w:r>
        <w:rPr>
          <w:rStyle w:val="CommentReference"/>
        </w:rPr>
        <w:annotationRef/>
      </w:r>
      <w:r>
        <w:t>At the expense of high-grading?</w:t>
      </w:r>
    </w:p>
  </w:comment>
  <w:comment w:id="18" w:author="Cody" w:date="2014-12-21T20:48:00Z" w:initials="C">
    <w:p w14:paraId="7AFED433" w14:textId="3F9BB397" w:rsidR="001B4EBA" w:rsidRDefault="001B4EBA">
      <w:pPr>
        <w:pStyle w:val="CommentText"/>
      </w:pPr>
      <w:r>
        <w:rPr>
          <w:rStyle w:val="CommentReference"/>
        </w:rPr>
        <w:annotationRef/>
      </w:r>
      <w:r>
        <w:t>Since so much text is devoted to understanding how the stocks moved, I inserted a rough sketch of a potential figure that may be useful for orienting the reader.</w:t>
      </w:r>
    </w:p>
  </w:comment>
  <w:comment w:id="19" w:author="Cody" w:date="2014-12-21T20:48:00Z" w:initials="C">
    <w:p w14:paraId="199C5D5F" w14:textId="39B37891" w:rsidR="001B4EBA" w:rsidRDefault="001B4EBA">
      <w:pPr>
        <w:pStyle w:val="CommentText"/>
      </w:pPr>
      <w:r>
        <w:rPr>
          <w:rStyle w:val="CommentReference"/>
        </w:rPr>
        <w:annotationRef/>
      </w:r>
      <w:r>
        <w:t>I’m not sure what this means.</w:t>
      </w:r>
    </w:p>
  </w:comment>
  <w:comment w:id="20" w:author="Cody" w:date="2014-12-21T20:48:00Z" w:initials="C">
    <w:p w14:paraId="2BB9F5D4" w14:textId="61F047F1" w:rsidR="001B4EBA" w:rsidRDefault="001B4EBA">
      <w:pPr>
        <w:pStyle w:val="CommentText"/>
      </w:pPr>
      <w:r>
        <w:rPr>
          <w:rStyle w:val="CommentReference"/>
        </w:rPr>
        <w:annotationRef/>
      </w:r>
      <w:r>
        <w:t>It might be useful to briefly indicate how many of the fisheries we analyzed are in (or near) each of these states.</w:t>
      </w:r>
    </w:p>
  </w:comment>
  <w:comment w:id="21" w:author="Cody" w:date="2014-12-21T20:48:00Z" w:initials="C">
    <w:p w14:paraId="1609411E" w14:textId="6D610963" w:rsidR="001B4EBA" w:rsidRDefault="001B4EBA">
      <w:pPr>
        <w:pStyle w:val="CommentText"/>
      </w:pPr>
      <w:r>
        <w:rPr>
          <w:rStyle w:val="CommentReference"/>
        </w:rPr>
        <w:annotationRef/>
      </w:r>
      <w:r>
        <w:t>This may arouse suspicion—you briefly address this below, but it may be worth us all thinking a little more about how to best defend the methods.</w:t>
      </w:r>
    </w:p>
  </w:comment>
  <w:comment w:id="22" w:author="Cody" w:date="2014-12-21T20:48:00Z" w:initials="C">
    <w:p w14:paraId="7C1F33D9" w14:textId="54150C55" w:rsidR="001B4EBA" w:rsidRDefault="001B4EBA">
      <w:pPr>
        <w:pStyle w:val="CommentText"/>
      </w:pPr>
      <w:r>
        <w:rPr>
          <w:rStyle w:val="CommentReference"/>
        </w:rPr>
        <w:annotationRef/>
      </w:r>
      <w:r>
        <w:t>There is no section marked 'discussion'.</w:t>
      </w:r>
    </w:p>
  </w:comment>
  <w:comment w:id="23" w:author="Cody" w:date="2014-12-21T20:56:00Z" w:initials="C">
    <w:p w14:paraId="790951E9" w14:textId="32BABD07" w:rsidR="001B4EBA" w:rsidRDefault="001B4EBA">
      <w:pPr>
        <w:pStyle w:val="CommentText"/>
      </w:pPr>
      <w:r>
        <w:rPr>
          <w:rStyle w:val="CommentReference"/>
        </w:rPr>
        <w:annotationRef/>
      </w:r>
      <w:r>
        <w:t>I think this figure should be combined with the next figure (they have very similar structure) and a global map of the benefits of recovery by region should be included. (All science papers need a full color global map! Hehe)  I think the global map will also be a good red-face test.  For the trade-off figures, dead space should be trimmed as much as possible—there is a lot of ‘ink’ that isn’t conveying any information (like the area blow the 0 % change in figure 2)</w:t>
      </w:r>
    </w:p>
  </w:comment>
  <w:comment w:id="24" w:author="Cody" w:date="2014-12-21T20:48:00Z" w:initials="C">
    <w:p w14:paraId="71BAE9AF" w14:textId="38847EEA" w:rsidR="001B4EBA" w:rsidRDefault="001B4EBA">
      <w:pPr>
        <w:pStyle w:val="CommentText"/>
      </w:pPr>
      <w:r>
        <w:rPr>
          <w:rStyle w:val="CommentReference"/>
        </w:rPr>
        <w:annotationRef/>
      </w:r>
      <w:r>
        <w:t xml:space="preserve"> Does this happen when they are fished at FMSY? I'm wondering if there are assymmetric influences of price and cost here.  Does biomass decrease because the prices went up and that is enough to drive the equilibrium for a given policy beneath the status quo?</w:t>
      </w:r>
    </w:p>
    <w:p w14:paraId="146B10D7" w14:textId="77777777" w:rsidR="001B4EBA" w:rsidRDefault="001B4EBA">
      <w:pPr>
        <w:pStyle w:val="CommentText"/>
      </w:pPr>
    </w:p>
    <w:p w14:paraId="4C23F4DA" w14:textId="77777777" w:rsidR="001B4EBA" w:rsidRDefault="001B4EBA">
      <w:pPr>
        <w:pStyle w:val="CommentText"/>
      </w:pPr>
      <w:r>
        <w:t>I don't really understand the reasoning presented in the text.</w:t>
      </w:r>
    </w:p>
  </w:comment>
  <w:comment w:id="25" w:author="Cody" w:date="2014-12-21T20:48:00Z" w:initials="C">
    <w:p w14:paraId="55275364" w14:textId="65B3DC75" w:rsidR="001B4EBA" w:rsidRDefault="001B4EBA">
      <w:pPr>
        <w:pStyle w:val="CommentText"/>
      </w:pPr>
      <w:r>
        <w:rPr>
          <w:rStyle w:val="CommentReference"/>
        </w:rPr>
        <w:annotationRef/>
      </w:r>
      <w:r>
        <w:t>Does this conflict with footnote 2?</w:t>
      </w:r>
    </w:p>
  </w:comment>
  <w:comment w:id="26" w:author="Cody" w:date="2014-12-21T20:48:00Z" w:initials="C">
    <w:p w14:paraId="20566201" w14:textId="455C354F" w:rsidR="001B4EBA" w:rsidRDefault="001B4EBA">
      <w:pPr>
        <w:pStyle w:val="CommentText"/>
      </w:pPr>
      <w:r>
        <w:rPr>
          <w:rStyle w:val="CommentReference"/>
        </w:rPr>
        <w:annotationRef/>
      </w:r>
      <w:r>
        <w:t>Given the reference to 'spatial heterogeneity' in the abstract, using cardinal directions might be confusing.</w:t>
      </w:r>
    </w:p>
  </w:comment>
  <w:comment w:id="27" w:author="Dan Ovando" w:date="2014-12-21T20:48:00Z" w:initials="DO">
    <w:p w14:paraId="5BB907F5" w14:textId="150DF76D" w:rsidR="001B4EBA" w:rsidRDefault="001B4EBA">
      <w:pPr>
        <w:pStyle w:val="CommentText"/>
      </w:pPr>
      <w:r>
        <w:rPr>
          <w:rStyle w:val="CommentReference"/>
        </w:rPr>
        <w:annotationRef/>
      </w:r>
      <w:r>
        <w:t>Sarah would want us not to directly address the figures, but should probably leave it like this for now so we can remember what section goes with what figure</w:t>
      </w:r>
    </w:p>
  </w:comment>
  <w:comment w:id="28" w:author="Cody" w:date="2014-12-21T20:48:00Z" w:initials="C">
    <w:p w14:paraId="66CB5219" w14:textId="060DBD45" w:rsidR="001B4EBA" w:rsidRDefault="001B4EBA">
      <w:pPr>
        <w:pStyle w:val="CommentText"/>
      </w:pPr>
      <w:r>
        <w:rPr>
          <w:rStyle w:val="CommentReference"/>
        </w:rPr>
        <w:annotationRef/>
      </w:r>
      <w:r>
        <w:t>This will need a fair amount of attention in the SOM.</w:t>
      </w:r>
    </w:p>
  </w:comment>
  <w:comment w:id="29" w:author="Dan Ovando" w:date="2014-12-21T20:48:00Z" w:initials="DO">
    <w:p w14:paraId="7CACAEEC" w14:textId="3BB6BA86" w:rsidR="001B4EBA" w:rsidRDefault="001B4EBA">
      <w:pPr>
        <w:pStyle w:val="CommentText"/>
      </w:pPr>
      <w:r>
        <w:rPr>
          <w:rStyle w:val="CommentReference"/>
        </w:rPr>
        <w:annotationRef/>
      </w:r>
      <w:r>
        <w:t xml:space="preserve">I’m having some trouble with this section. While we are defending the price and cost numbers we use here, it’s a little hard to assert institutional reforms “win” vs fine tuning harvests, since we engineered it to work that way (and our catch share policy still depends on fine tuning harvests). I might phrase it a bit more to the effect of “by increasing prices and costs in a manner reflective of many catch shares, we can increase the value of country/globe fisheries by XX percent over a policy that simply rebuilds biomass of fish in the sea. This suggests that some of the greatest economic improvements in fisheries may come from improving institutions”. Or is the point here less about fine tuning harvests, but rather on comparing policies that aim for MSY to policies that aim towards whatever provides the most value? If it’s the later here, then we should rephrase as such. </w:t>
      </w:r>
    </w:p>
  </w:comment>
  <w:comment w:id="30" w:author="Cody" w:date="2014-12-21T20:48:00Z" w:initials="C">
    <w:p w14:paraId="0AE0A889" w14:textId="0CAB63D1" w:rsidR="001B4EBA" w:rsidRDefault="001B4EBA">
      <w:pPr>
        <w:pStyle w:val="CommentText"/>
      </w:pPr>
      <w:r>
        <w:rPr>
          <w:rStyle w:val="CommentReference"/>
        </w:rPr>
        <w:annotationRef/>
      </w:r>
      <w:r>
        <w:t>The fact that the US is the 4th 'worst off' is surprising to me, and China and the Phillipines and Indonesia have such little to gain...I suspect this will raise a few eyebrows.</w:t>
      </w:r>
    </w:p>
  </w:comment>
  <w:comment w:id="31" w:author="Cody" w:date="2014-12-21T20:48:00Z" w:initials="C">
    <w:p w14:paraId="170A79D6" w14:textId="1B1E13C7" w:rsidR="001B4EBA" w:rsidRDefault="001B4EBA">
      <w:pPr>
        <w:pStyle w:val="CommentText"/>
      </w:pPr>
      <w:r>
        <w:rPr>
          <w:rStyle w:val="CommentReference"/>
        </w:rPr>
        <w:annotationRef/>
      </w:r>
      <w:r>
        <w:t>Other big caveats to mention: climate change, model assumptions?</w:t>
      </w:r>
    </w:p>
  </w:comment>
  <w:comment w:id="32" w:author="Tyler Clavelle" w:date="2014-12-21T20:48:00Z" w:initials="TC">
    <w:p w14:paraId="05EB295E" w14:textId="45E075D8" w:rsidR="001B4EBA" w:rsidRDefault="001B4EBA">
      <w:pPr>
        <w:pStyle w:val="CommentText"/>
      </w:pPr>
      <w:r>
        <w:rPr>
          <w:rStyle w:val="CommentReference"/>
        </w:rPr>
        <w:annotationRef/>
      </w:r>
      <w:r>
        <w:t>For Optimal policy</w:t>
      </w:r>
    </w:p>
  </w:comment>
  <w:comment w:id="33" w:author="Cody" w:date="2014-12-21T20:48:00Z" w:initials="C">
    <w:p w14:paraId="7EE15306" w14:textId="253B15A0" w:rsidR="001B4EBA" w:rsidRDefault="001B4EBA">
      <w:pPr>
        <w:pStyle w:val="CommentText"/>
      </w:pPr>
      <w:r>
        <w:rPr>
          <w:rStyle w:val="CommentReference"/>
        </w:rPr>
        <w:annotationRef/>
      </w:r>
      <w:proofErr w:type="gramStart"/>
      <w:r>
        <w:t>just</w:t>
      </w:r>
      <w:proofErr w:type="gramEnd"/>
      <w:r>
        <w:t xml:space="preserve"> profits?</w:t>
      </w:r>
    </w:p>
  </w:comment>
  <w:comment w:id="34" w:author="Cody" w:date="2014-12-21T20:48:00Z" w:initials="C">
    <w:p w14:paraId="3746B498" w14:textId="2E8B012A" w:rsidR="001B4EBA" w:rsidRDefault="001B4EBA">
      <w:pPr>
        <w:pStyle w:val="CommentText"/>
      </w:pPr>
      <w:r>
        <w:rPr>
          <w:rStyle w:val="CommentReference"/>
        </w:rPr>
        <w:annotationRef/>
      </w:r>
      <w:proofErr w:type="gramStart"/>
      <w:r>
        <w:t>usi</w:t>
      </w:r>
      <w:bookmarkStart w:id="35" w:name="_GoBack"/>
      <w:bookmarkEnd w:id="35"/>
      <w:r>
        <w:t>ng</w:t>
      </w:r>
      <w:proofErr w:type="gramEnd"/>
      <w:r>
        <w:t xml:space="preserve"> which polic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31C6E" w14:textId="77777777" w:rsidR="001B4EBA" w:rsidRDefault="001B4EBA" w:rsidP="00654DAB">
      <w:pPr>
        <w:spacing w:after="0" w:line="240" w:lineRule="auto"/>
      </w:pPr>
      <w:r>
        <w:separator/>
      </w:r>
    </w:p>
  </w:endnote>
  <w:endnote w:type="continuationSeparator" w:id="0">
    <w:p w14:paraId="556079C4" w14:textId="77777777" w:rsidR="001B4EBA" w:rsidRDefault="001B4EBA" w:rsidP="00654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C2CE23" w14:textId="77777777" w:rsidR="001B4EBA" w:rsidRDefault="001B4EBA" w:rsidP="00654DAB">
      <w:pPr>
        <w:spacing w:after="0" w:line="240" w:lineRule="auto"/>
      </w:pPr>
      <w:r>
        <w:separator/>
      </w:r>
    </w:p>
  </w:footnote>
  <w:footnote w:type="continuationSeparator" w:id="0">
    <w:p w14:paraId="111848BD" w14:textId="77777777" w:rsidR="001B4EBA" w:rsidRDefault="001B4EBA" w:rsidP="00654DAB">
      <w:pPr>
        <w:spacing w:after="0" w:line="240" w:lineRule="auto"/>
      </w:pPr>
      <w:r>
        <w:continuationSeparator/>
      </w:r>
    </w:p>
  </w:footnote>
  <w:footnote w:id="1">
    <w:p w14:paraId="393A6CA2" w14:textId="3FA49EED" w:rsidR="001B4EBA" w:rsidRDefault="001B4EBA">
      <w:pPr>
        <w:pStyle w:val="FootnoteText"/>
      </w:pPr>
      <w:r>
        <w:rPr>
          <w:rStyle w:val="FootnoteReference"/>
        </w:rPr>
        <w:footnoteRef/>
      </w:r>
      <w:r>
        <w:t xml:space="preserve"> Figure includes consumption from freshwater aquaculture and mariculture. (China Food and Nutrition Development Guideline 2014-2016).</w:t>
      </w:r>
    </w:p>
  </w:footnote>
  <w:footnote w:id="2">
    <w:p w14:paraId="665C6702" w14:textId="77407DF7" w:rsidR="001B4EBA" w:rsidRDefault="001B4EBA">
      <w:pPr>
        <w:pStyle w:val="FootnoteText"/>
      </w:pPr>
      <w:r w:rsidRPr="00A74CD5">
        <w:rPr>
          <w:rStyle w:val="FootnoteReference"/>
        </w:rPr>
        <w:footnoteRef/>
      </w:r>
      <w:r>
        <w:t xml:space="preserve"> For these results, we restrict attention to the 60% of global fisheries that we estimate have some need for recovery; i.e. those with b</w:t>
      </w:r>
      <w:r w:rsidRPr="00654DAB">
        <w:rPr>
          <w:vertAlign w:val="subscript"/>
        </w:rPr>
        <w:t>0</w:t>
      </w:r>
      <w:r>
        <w:t xml:space="preserve">&lt;1.  Gains are also possible for fisheries with </w:t>
      </w:r>
      <w:proofErr w:type="spellStart"/>
      <w:r>
        <w:t>with</w:t>
      </w:r>
      <w:proofErr w:type="spellEnd"/>
      <w:r>
        <w:t xml:space="preserve"> b</w:t>
      </w:r>
      <w:r w:rsidRPr="00654DAB">
        <w:rPr>
          <w:vertAlign w:val="subscript"/>
        </w:rPr>
        <w:t>0</w:t>
      </w:r>
      <w:r>
        <w:t>&gt;1, though the gains are from fishing harder on underexploited stocks; we leave that for future analysis.</w:t>
      </w:r>
    </w:p>
  </w:footnote>
  <w:footnote w:id="3">
    <w:p w14:paraId="01E8AA99" w14:textId="77777777" w:rsidR="001B4EBA" w:rsidRDefault="001B4EBA">
      <w:pPr>
        <w:pStyle w:val="FootnoteText"/>
      </w:pPr>
      <w:r w:rsidRPr="00A74CD5">
        <w:rPr>
          <w:rStyle w:val="FootnoteReference"/>
        </w:rPr>
        <w:footnoteRef/>
      </w:r>
      <w:r>
        <w:t xml:space="preserve"> P4 will tend to have higher biomass than P2 and P3 because P4 is an economic objective and there are stock-dependent costs (cite XXX).  P4 will tend to have higher biomass than P5 because P5 involves lower cost and higher price, both of which tend to drive the economically optimal stock to a lower leve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15A5F"/>
    <w:rsid w:val="0006348B"/>
    <w:rsid w:val="00065579"/>
    <w:rsid w:val="00073644"/>
    <w:rsid w:val="000B7A19"/>
    <w:rsid w:val="000F3FA6"/>
    <w:rsid w:val="001163E9"/>
    <w:rsid w:val="00140D69"/>
    <w:rsid w:val="001411F1"/>
    <w:rsid w:val="00141F92"/>
    <w:rsid w:val="00145F3E"/>
    <w:rsid w:val="001577DB"/>
    <w:rsid w:val="00172ECC"/>
    <w:rsid w:val="0019279B"/>
    <w:rsid w:val="001B1C7C"/>
    <w:rsid w:val="001B4D85"/>
    <w:rsid w:val="001B4EBA"/>
    <w:rsid w:val="001C72C6"/>
    <w:rsid w:val="001D6942"/>
    <w:rsid w:val="001D7C82"/>
    <w:rsid w:val="001E687C"/>
    <w:rsid w:val="00202209"/>
    <w:rsid w:val="00211288"/>
    <w:rsid w:val="00211E4C"/>
    <w:rsid w:val="00212B61"/>
    <w:rsid w:val="002231CB"/>
    <w:rsid w:val="00226E44"/>
    <w:rsid w:val="002573E1"/>
    <w:rsid w:val="00260FAF"/>
    <w:rsid w:val="00297DAB"/>
    <w:rsid w:val="002C468D"/>
    <w:rsid w:val="002F04BE"/>
    <w:rsid w:val="002F3855"/>
    <w:rsid w:val="00305BFC"/>
    <w:rsid w:val="003079C6"/>
    <w:rsid w:val="00326696"/>
    <w:rsid w:val="00334F92"/>
    <w:rsid w:val="0036337B"/>
    <w:rsid w:val="003A2C3B"/>
    <w:rsid w:val="003C1DAB"/>
    <w:rsid w:val="003D2A3D"/>
    <w:rsid w:val="003D7FD6"/>
    <w:rsid w:val="00403957"/>
    <w:rsid w:val="0043177C"/>
    <w:rsid w:val="00453405"/>
    <w:rsid w:val="0046421B"/>
    <w:rsid w:val="00471F57"/>
    <w:rsid w:val="00472FD8"/>
    <w:rsid w:val="0048792C"/>
    <w:rsid w:val="004C33F5"/>
    <w:rsid w:val="004F733B"/>
    <w:rsid w:val="0050504D"/>
    <w:rsid w:val="00525F6A"/>
    <w:rsid w:val="00542112"/>
    <w:rsid w:val="00546D41"/>
    <w:rsid w:val="005552BA"/>
    <w:rsid w:val="00561764"/>
    <w:rsid w:val="00583924"/>
    <w:rsid w:val="00583A00"/>
    <w:rsid w:val="005C1280"/>
    <w:rsid w:val="005E6275"/>
    <w:rsid w:val="005F0835"/>
    <w:rsid w:val="0060282C"/>
    <w:rsid w:val="00604426"/>
    <w:rsid w:val="00654DAB"/>
    <w:rsid w:val="00662ED4"/>
    <w:rsid w:val="00667579"/>
    <w:rsid w:val="00686256"/>
    <w:rsid w:val="0069538D"/>
    <w:rsid w:val="006C727E"/>
    <w:rsid w:val="006D5FD3"/>
    <w:rsid w:val="00701481"/>
    <w:rsid w:val="007127E6"/>
    <w:rsid w:val="00730E0D"/>
    <w:rsid w:val="00742A50"/>
    <w:rsid w:val="007446BB"/>
    <w:rsid w:val="00753508"/>
    <w:rsid w:val="00791B36"/>
    <w:rsid w:val="007B369E"/>
    <w:rsid w:val="007D3362"/>
    <w:rsid w:val="007E4458"/>
    <w:rsid w:val="007E48DC"/>
    <w:rsid w:val="007E5101"/>
    <w:rsid w:val="007F7AFA"/>
    <w:rsid w:val="00816890"/>
    <w:rsid w:val="00833A20"/>
    <w:rsid w:val="008457BF"/>
    <w:rsid w:val="00851700"/>
    <w:rsid w:val="008B3F31"/>
    <w:rsid w:val="008B6D47"/>
    <w:rsid w:val="008E26EB"/>
    <w:rsid w:val="008F432D"/>
    <w:rsid w:val="00910BD7"/>
    <w:rsid w:val="009118D5"/>
    <w:rsid w:val="00914ECA"/>
    <w:rsid w:val="00917DF7"/>
    <w:rsid w:val="0092026F"/>
    <w:rsid w:val="00925EDA"/>
    <w:rsid w:val="00946C9F"/>
    <w:rsid w:val="00960E29"/>
    <w:rsid w:val="00963BC0"/>
    <w:rsid w:val="009668D0"/>
    <w:rsid w:val="00967403"/>
    <w:rsid w:val="009749BC"/>
    <w:rsid w:val="009A7AC0"/>
    <w:rsid w:val="009B7E52"/>
    <w:rsid w:val="009C34FF"/>
    <w:rsid w:val="009E2F2B"/>
    <w:rsid w:val="00A046BE"/>
    <w:rsid w:val="00A07F89"/>
    <w:rsid w:val="00A15FFF"/>
    <w:rsid w:val="00A42BF9"/>
    <w:rsid w:val="00A51307"/>
    <w:rsid w:val="00A5151E"/>
    <w:rsid w:val="00A55F9D"/>
    <w:rsid w:val="00A74CD5"/>
    <w:rsid w:val="00A74EED"/>
    <w:rsid w:val="00A81E4E"/>
    <w:rsid w:val="00A86F85"/>
    <w:rsid w:val="00A93E65"/>
    <w:rsid w:val="00AA7D60"/>
    <w:rsid w:val="00AB664C"/>
    <w:rsid w:val="00AD4AE1"/>
    <w:rsid w:val="00AF1C19"/>
    <w:rsid w:val="00B03EB2"/>
    <w:rsid w:val="00B07485"/>
    <w:rsid w:val="00B168FD"/>
    <w:rsid w:val="00B53879"/>
    <w:rsid w:val="00B762C8"/>
    <w:rsid w:val="00B92384"/>
    <w:rsid w:val="00BB790B"/>
    <w:rsid w:val="00C24ED8"/>
    <w:rsid w:val="00C31488"/>
    <w:rsid w:val="00C5737A"/>
    <w:rsid w:val="00C642FD"/>
    <w:rsid w:val="00C7767D"/>
    <w:rsid w:val="00C77D12"/>
    <w:rsid w:val="00C829CB"/>
    <w:rsid w:val="00C84BA8"/>
    <w:rsid w:val="00C90216"/>
    <w:rsid w:val="00C91861"/>
    <w:rsid w:val="00CA6E1C"/>
    <w:rsid w:val="00CC248E"/>
    <w:rsid w:val="00CC340B"/>
    <w:rsid w:val="00CF2BF2"/>
    <w:rsid w:val="00D20D77"/>
    <w:rsid w:val="00D21A88"/>
    <w:rsid w:val="00D4124D"/>
    <w:rsid w:val="00D42769"/>
    <w:rsid w:val="00D565FF"/>
    <w:rsid w:val="00D57C92"/>
    <w:rsid w:val="00D730DA"/>
    <w:rsid w:val="00D76F3A"/>
    <w:rsid w:val="00D87657"/>
    <w:rsid w:val="00DE6836"/>
    <w:rsid w:val="00E106C7"/>
    <w:rsid w:val="00E3139B"/>
    <w:rsid w:val="00E55370"/>
    <w:rsid w:val="00E93811"/>
    <w:rsid w:val="00EB4F00"/>
    <w:rsid w:val="00EC37A5"/>
    <w:rsid w:val="00EE0269"/>
    <w:rsid w:val="00EE48DB"/>
    <w:rsid w:val="00F322C4"/>
    <w:rsid w:val="00F324D2"/>
    <w:rsid w:val="00FC5293"/>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86630F-DB4C-D24F-A43E-DD888DDA5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2</TotalTime>
  <Pages>8</Pages>
  <Words>3948</Words>
  <Characters>22509</Characters>
  <Application>Microsoft Macintosh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Dan Ovando</cp:lastModifiedBy>
  <cp:revision>45</cp:revision>
  <dcterms:created xsi:type="dcterms:W3CDTF">2014-12-14T01:28:00Z</dcterms:created>
  <dcterms:modified xsi:type="dcterms:W3CDTF">2015-01-08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